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153ED8" w14:textId="77777777" w:rsidR="00670FB7" w:rsidRPr="007001F4" w:rsidRDefault="00670FB7" w:rsidP="00670FB7">
      <w:pPr>
        <w:jc w:val="center"/>
        <w:rPr>
          <w:b/>
          <w:bCs/>
          <w:sz w:val="32"/>
          <w:szCs w:val="32"/>
        </w:rPr>
      </w:pPr>
      <w:r w:rsidRPr="007001F4">
        <w:rPr>
          <w:b/>
          <w:bCs/>
          <w:sz w:val="32"/>
          <w:szCs w:val="32"/>
        </w:rPr>
        <w:t>UNIVERSIDAD NACIONAL DE JULIACA</w:t>
      </w:r>
    </w:p>
    <w:p w14:paraId="26188FB4" w14:textId="46B200FC" w:rsidR="00670FB7" w:rsidRPr="007001F4" w:rsidRDefault="00670FB7" w:rsidP="00670FB7">
      <w:pPr>
        <w:spacing w:after="0" w:line="360" w:lineRule="auto"/>
        <w:jc w:val="center"/>
        <w:rPr>
          <w:b/>
          <w:sz w:val="28"/>
          <w:szCs w:val="28"/>
        </w:rPr>
      </w:pPr>
      <w:r w:rsidRPr="007001F4">
        <w:rPr>
          <w:b/>
          <w:sz w:val="28"/>
          <w:szCs w:val="28"/>
        </w:rPr>
        <w:t>FACULTAD DE XXXXXXXXXXXXXXXX</w:t>
      </w:r>
    </w:p>
    <w:p w14:paraId="174DBED1" w14:textId="6E45F37C" w:rsidR="00670FB7" w:rsidRPr="007001F4" w:rsidRDefault="00670FB7" w:rsidP="00670FB7">
      <w:pPr>
        <w:spacing w:after="0" w:line="360" w:lineRule="auto"/>
        <w:jc w:val="center"/>
        <w:rPr>
          <w:b/>
          <w:sz w:val="28"/>
          <w:szCs w:val="28"/>
        </w:rPr>
      </w:pPr>
      <w:r w:rsidRPr="007001F4">
        <w:rPr>
          <w:b/>
          <w:sz w:val="28"/>
          <w:szCs w:val="28"/>
        </w:rPr>
        <w:t>ESCUELA PROFESIONAL DE XXXXXXXXXXXXX</w:t>
      </w:r>
    </w:p>
    <w:p w14:paraId="1C9E03E9" w14:textId="62A8515B" w:rsidR="00670FB7" w:rsidRPr="007001F4" w:rsidRDefault="00670FB7" w:rsidP="00670FB7">
      <w:pPr>
        <w:spacing w:line="360" w:lineRule="auto"/>
        <w:jc w:val="center"/>
        <w:rPr>
          <w:b/>
          <w:sz w:val="32"/>
          <w:szCs w:val="32"/>
        </w:rPr>
      </w:pPr>
      <w:r w:rsidRPr="007001F4">
        <w:rPr>
          <w:b/>
          <w:noProof/>
          <w:sz w:val="28"/>
          <w:szCs w:val="28"/>
        </w:rPr>
        <w:drawing>
          <wp:anchor distT="0" distB="0" distL="114300" distR="114300" simplePos="0" relativeHeight="251659264" behindDoc="0" locked="0" layoutInCell="1" allowOverlap="1" wp14:anchorId="6D2B7DAB" wp14:editId="0002E5BC">
            <wp:simplePos x="0" y="0"/>
            <wp:positionH relativeFrom="column">
              <wp:posOffset>1243533</wp:posOffset>
            </wp:positionH>
            <wp:positionV relativeFrom="paragraph">
              <wp:posOffset>66116</wp:posOffset>
            </wp:positionV>
            <wp:extent cx="3057753" cy="958963"/>
            <wp:effectExtent l="0" t="0" r="0" b="0"/>
            <wp:wrapNone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7753" cy="95896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508CD05" w14:textId="77777777" w:rsidR="00670FB7" w:rsidRPr="007001F4" w:rsidRDefault="00670FB7" w:rsidP="00670FB7">
      <w:pPr>
        <w:spacing w:line="360" w:lineRule="auto"/>
        <w:jc w:val="center"/>
        <w:rPr>
          <w:sz w:val="28"/>
          <w:szCs w:val="28"/>
        </w:rPr>
      </w:pPr>
    </w:p>
    <w:p w14:paraId="6DAE2EAD" w14:textId="77777777" w:rsidR="00670FB7" w:rsidRPr="007001F4" w:rsidRDefault="00670FB7" w:rsidP="00670FB7">
      <w:pPr>
        <w:spacing w:line="360" w:lineRule="auto"/>
        <w:jc w:val="center"/>
        <w:rPr>
          <w:sz w:val="28"/>
          <w:szCs w:val="28"/>
        </w:rPr>
      </w:pPr>
    </w:p>
    <w:p w14:paraId="4E419869" w14:textId="7247B11F" w:rsidR="00670FB7" w:rsidRPr="007001F4" w:rsidRDefault="00FA35E2" w:rsidP="00670FB7">
      <w:pPr>
        <w:spacing w:after="0" w:line="360" w:lineRule="auto"/>
        <w:jc w:val="center"/>
        <w:rPr>
          <w:b/>
          <w:sz w:val="28"/>
          <w:szCs w:val="28"/>
        </w:rPr>
      </w:pPr>
      <w:r w:rsidRPr="007001F4">
        <w:rPr>
          <w:b/>
          <w:sz w:val="28"/>
          <w:szCs w:val="28"/>
        </w:rPr>
        <w:t>INFORME FINAL</w:t>
      </w:r>
    </w:p>
    <w:p w14:paraId="4580CDD5" w14:textId="4362EDE5" w:rsidR="00670FB7" w:rsidRPr="007001F4" w:rsidRDefault="00670FB7" w:rsidP="00670FB7">
      <w:pPr>
        <w:spacing w:after="0" w:line="360" w:lineRule="auto"/>
        <w:jc w:val="center"/>
        <w:rPr>
          <w:b/>
          <w:sz w:val="28"/>
          <w:szCs w:val="28"/>
        </w:rPr>
      </w:pPr>
      <w:r w:rsidRPr="007001F4">
        <w:rPr>
          <w:b/>
          <w:sz w:val="28"/>
          <w:szCs w:val="28"/>
        </w:rPr>
        <w:t>(Título)</w:t>
      </w:r>
    </w:p>
    <w:p w14:paraId="79654E79" w14:textId="77777777" w:rsidR="00670FB7" w:rsidRPr="007001F4" w:rsidRDefault="00670FB7" w:rsidP="00670FB7">
      <w:pPr>
        <w:spacing w:after="0" w:line="360" w:lineRule="auto"/>
        <w:jc w:val="center"/>
        <w:rPr>
          <w:b/>
          <w:bCs/>
        </w:rPr>
      </w:pPr>
      <w:r w:rsidRPr="007001F4">
        <w:rPr>
          <w:b/>
          <w:bCs/>
        </w:rPr>
        <w:t>Estudiantes</w:t>
      </w:r>
    </w:p>
    <w:p w14:paraId="3E807FF4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62B98131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019E0E92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27A19B62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7DD2B5BF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1793601B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0BDAA37C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5DBE7DF3" w14:textId="77777777" w:rsidR="00670FB7" w:rsidRPr="007001F4" w:rsidRDefault="00670FB7" w:rsidP="00670FB7">
      <w:pPr>
        <w:spacing w:after="0" w:line="360" w:lineRule="auto"/>
        <w:jc w:val="center"/>
      </w:pPr>
      <w:r w:rsidRPr="007001F4">
        <w:t>Nombres y apellidos</w:t>
      </w:r>
    </w:p>
    <w:p w14:paraId="6FF2AC11" w14:textId="77777777" w:rsidR="00670FB7" w:rsidRPr="007001F4" w:rsidRDefault="00670FB7" w:rsidP="00670FB7">
      <w:pPr>
        <w:spacing w:after="0" w:line="360" w:lineRule="auto"/>
        <w:jc w:val="center"/>
      </w:pPr>
    </w:p>
    <w:p w14:paraId="4BBFEB61" w14:textId="77777777" w:rsidR="00670FB7" w:rsidRPr="007001F4" w:rsidRDefault="00670FB7" w:rsidP="00670FB7">
      <w:pPr>
        <w:spacing w:after="0" w:line="360" w:lineRule="auto"/>
        <w:jc w:val="center"/>
        <w:rPr>
          <w:b/>
          <w:bCs/>
        </w:rPr>
      </w:pPr>
      <w:r w:rsidRPr="007001F4">
        <w:rPr>
          <w:b/>
          <w:bCs/>
        </w:rPr>
        <w:t>Asesores</w:t>
      </w:r>
    </w:p>
    <w:p w14:paraId="1CB5D4F6" w14:textId="77777777" w:rsidR="00670FB7" w:rsidRPr="007001F4" w:rsidRDefault="00670FB7" w:rsidP="00670FB7">
      <w:pPr>
        <w:spacing w:after="0" w:line="360" w:lineRule="auto"/>
        <w:jc w:val="center"/>
      </w:pPr>
      <w:r w:rsidRPr="007001F4">
        <w:t xml:space="preserve"> </w:t>
      </w:r>
      <w:bookmarkStart w:id="0" w:name="_Hlk74070167"/>
      <w:r w:rsidRPr="007001F4">
        <w:t>Dr. Juan Antonio Zapata Mandela</w:t>
      </w:r>
      <w:bookmarkEnd w:id="0"/>
    </w:p>
    <w:p w14:paraId="06B7AA5A" w14:textId="77777777" w:rsidR="00670FB7" w:rsidRPr="007001F4" w:rsidRDefault="00670FB7" w:rsidP="00670FB7">
      <w:pPr>
        <w:spacing w:after="0" w:line="360" w:lineRule="auto"/>
        <w:jc w:val="center"/>
      </w:pPr>
      <w:r w:rsidRPr="007001F4">
        <w:t xml:space="preserve"> Dr. Fredy Perales </w:t>
      </w:r>
      <w:proofErr w:type="spellStart"/>
      <w:r w:rsidRPr="007001F4">
        <w:t>Coaquira</w:t>
      </w:r>
      <w:proofErr w:type="spellEnd"/>
      <w:r w:rsidRPr="007001F4">
        <w:t xml:space="preserve"> </w:t>
      </w:r>
    </w:p>
    <w:p w14:paraId="4F0EEF06" w14:textId="77777777" w:rsidR="00670FB7" w:rsidRPr="007001F4" w:rsidRDefault="00670FB7" w:rsidP="00670FB7">
      <w:pPr>
        <w:spacing w:line="360" w:lineRule="auto"/>
        <w:jc w:val="center"/>
        <w:rPr>
          <w:sz w:val="28"/>
          <w:szCs w:val="28"/>
        </w:rPr>
      </w:pPr>
    </w:p>
    <w:p w14:paraId="0AF49917" w14:textId="3E771721" w:rsidR="00670FB7" w:rsidRDefault="00670FB7" w:rsidP="00670FB7">
      <w:pPr>
        <w:spacing w:line="360" w:lineRule="auto"/>
        <w:jc w:val="center"/>
        <w:rPr>
          <w:sz w:val="28"/>
          <w:szCs w:val="28"/>
        </w:rPr>
      </w:pPr>
    </w:p>
    <w:p w14:paraId="64A1CE03" w14:textId="77777777" w:rsidR="00670FB7" w:rsidRPr="007001F4" w:rsidRDefault="00670FB7" w:rsidP="00670FB7">
      <w:pPr>
        <w:spacing w:line="360" w:lineRule="auto"/>
        <w:jc w:val="center"/>
        <w:rPr>
          <w:sz w:val="28"/>
          <w:szCs w:val="28"/>
        </w:rPr>
      </w:pPr>
    </w:p>
    <w:p w14:paraId="2E692DF2" w14:textId="77777777" w:rsidR="00670FB7" w:rsidRPr="007001F4" w:rsidRDefault="00670FB7" w:rsidP="00670FB7">
      <w:pPr>
        <w:spacing w:line="360" w:lineRule="auto"/>
        <w:jc w:val="center"/>
        <w:rPr>
          <w:b/>
          <w:bCs/>
          <w:sz w:val="28"/>
          <w:szCs w:val="28"/>
        </w:rPr>
      </w:pPr>
      <w:r w:rsidRPr="007001F4">
        <w:rPr>
          <w:b/>
          <w:bCs/>
          <w:sz w:val="28"/>
          <w:szCs w:val="28"/>
        </w:rPr>
        <w:t>Juliaca – Perú</w:t>
      </w:r>
    </w:p>
    <w:p w14:paraId="39627762" w14:textId="77777777" w:rsidR="00093240" w:rsidRDefault="00670FB7" w:rsidP="00093240">
      <w:pPr>
        <w:spacing w:line="360" w:lineRule="auto"/>
        <w:jc w:val="center"/>
        <w:rPr>
          <w:b/>
          <w:bCs/>
          <w:sz w:val="28"/>
          <w:szCs w:val="28"/>
        </w:rPr>
      </w:pPr>
      <w:r w:rsidRPr="007001F4">
        <w:rPr>
          <w:b/>
          <w:bCs/>
          <w:sz w:val="28"/>
          <w:szCs w:val="28"/>
        </w:rPr>
        <w:t xml:space="preserve"> 2025</w:t>
      </w:r>
      <w:r w:rsidR="00093240">
        <w:rPr>
          <w:b/>
          <w:bCs/>
          <w:sz w:val="28"/>
          <w:szCs w:val="28"/>
        </w:rPr>
        <w:t xml:space="preserve"> </w:t>
      </w:r>
    </w:p>
    <w:p w14:paraId="1565204B" w14:textId="77777777" w:rsidR="00093240" w:rsidRDefault="00093240">
      <w:pPr>
        <w:spacing w:after="160" w:line="259" w:lineRule="auto"/>
        <w:jc w:val="left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br w:type="page"/>
      </w:r>
    </w:p>
    <w:p w14:paraId="220FA7C1" w14:textId="118AD048" w:rsidR="00670FB7" w:rsidRPr="007001F4" w:rsidRDefault="00670FB7" w:rsidP="00093240">
      <w:pPr>
        <w:spacing w:line="360" w:lineRule="auto"/>
        <w:jc w:val="center"/>
        <w:rPr>
          <w:b/>
          <w:sz w:val="32"/>
          <w:szCs w:val="32"/>
        </w:rPr>
      </w:pPr>
      <w:r w:rsidRPr="007001F4">
        <w:rPr>
          <w:b/>
          <w:sz w:val="32"/>
          <w:szCs w:val="32"/>
        </w:rPr>
        <w:lastRenderedPageBreak/>
        <w:t>Universidad Nacional de Juliaca</w:t>
      </w:r>
    </w:p>
    <w:p w14:paraId="4DA36291" w14:textId="77777777" w:rsidR="00670FB7" w:rsidRPr="007001F4" w:rsidRDefault="00670FB7" w:rsidP="00670FB7">
      <w:pPr>
        <w:ind w:left="1416" w:right="-306" w:firstLine="708"/>
      </w:pPr>
      <w:r w:rsidRPr="007001F4">
        <w:rPr>
          <w:b/>
          <w:noProof/>
          <w:sz w:val="28"/>
          <w:szCs w:val="28"/>
        </w:rPr>
        <w:drawing>
          <wp:anchor distT="0" distB="0" distL="114300" distR="114300" simplePos="0" relativeHeight="251661312" behindDoc="0" locked="0" layoutInCell="1" allowOverlap="1" wp14:anchorId="55D88671" wp14:editId="6EAA8A98">
            <wp:simplePos x="0" y="0"/>
            <wp:positionH relativeFrom="column">
              <wp:posOffset>-1498</wp:posOffset>
            </wp:positionH>
            <wp:positionV relativeFrom="paragraph">
              <wp:posOffset>33655</wp:posOffset>
            </wp:positionV>
            <wp:extent cx="1308712" cy="447040"/>
            <wp:effectExtent l="0" t="0" r="6350" b="0"/>
            <wp:wrapNone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b="18477"/>
                    <a:stretch/>
                  </pic:blipFill>
                  <pic:spPr bwMode="auto">
                    <a:xfrm>
                      <a:off x="0" y="0"/>
                      <a:ext cx="1308712" cy="4470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001F4">
        <w:t>Facultad de XXXXXXXXX</w:t>
      </w:r>
    </w:p>
    <w:p w14:paraId="10092B25" w14:textId="77777777" w:rsidR="00670FB7" w:rsidRPr="007001F4" w:rsidRDefault="00670FB7" w:rsidP="00670FB7">
      <w:pPr>
        <w:ind w:left="1416" w:right="-306" w:firstLine="708"/>
      </w:pPr>
      <w:r w:rsidRPr="007001F4">
        <w:t>Escuela Profesional de XXXXXXXXXXXXXXXXXX</w:t>
      </w:r>
    </w:p>
    <w:p w14:paraId="4AC8F572" w14:textId="25944D48" w:rsidR="00670FB7" w:rsidRPr="00FA35E2" w:rsidRDefault="00FA35E2" w:rsidP="00FA35E2">
      <w:pPr>
        <w:spacing w:line="360" w:lineRule="auto"/>
        <w:ind w:right="-306"/>
        <w:jc w:val="center"/>
        <w:rPr>
          <w:b/>
          <w:bCs/>
        </w:rPr>
      </w:pPr>
      <w:r w:rsidRPr="00FA35E2">
        <w:rPr>
          <w:b/>
          <w:bCs/>
        </w:rPr>
        <w:t>INFORME FINAL</w:t>
      </w:r>
    </w:p>
    <w:p w14:paraId="1A7CE970" w14:textId="77777777" w:rsidR="00670FB7" w:rsidRPr="007001F4" w:rsidRDefault="00670FB7" w:rsidP="00FA35E2">
      <w:pPr>
        <w:spacing w:line="360" w:lineRule="auto"/>
        <w:ind w:right="-306"/>
        <w:jc w:val="center"/>
      </w:pPr>
      <w:bookmarkStart w:id="1" w:name="_gjdgxs"/>
      <w:bookmarkEnd w:id="1"/>
      <w:r w:rsidRPr="007001F4">
        <w:rPr>
          <w:b/>
        </w:rPr>
        <w:t>PROYECTO EN PROYECCIÓN SOCIAL, EXTENSIÓN CULTURAL Y/O GESTIÓN AMBIENTAL</w:t>
      </w:r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600" w:firstRow="0" w:lastRow="0" w:firstColumn="0" w:lastColumn="0" w:noHBand="1" w:noVBand="1"/>
      </w:tblPr>
      <w:tblGrid>
        <w:gridCol w:w="8777"/>
      </w:tblGrid>
      <w:tr w:rsidR="00670FB7" w:rsidRPr="007001F4" w14:paraId="31C488DC" w14:textId="77777777" w:rsidTr="00EF3E49">
        <w:trPr>
          <w:trHeight w:val="1268"/>
          <w:jc w:val="center"/>
        </w:trPr>
        <w:tc>
          <w:tcPr>
            <w:tcW w:w="500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142B0E" w14:textId="77777777" w:rsidR="00670FB7" w:rsidRPr="007001F4" w:rsidRDefault="00670FB7" w:rsidP="00EF3E49">
            <w:pPr>
              <w:spacing w:before="240" w:after="0"/>
              <w:ind w:right="-306"/>
              <w:jc w:val="center"/>
              <w:rPr>
                <w:b/>
              </w:rPr>
            </w:pPr>
            <w:r w:rsidRPr="007001F4">
              <w:rPr>
                <w:b/>
              </w:rPr>
              <w:t>[Título del proyecto]</w:t>
            </w:r>
          </w:p>
        </w:tc>
      </w:tr>
    </w:tbl>
    <w:p w14:paraId="5BC3326B" w14:textId="77777777" w:rsidR="00670FB7" w:rsidRPr="007001F4" w:rsidRDefault="00670FB7" w:rsidP="00670FB7"/>
    <w:tbl>
      <w:tblPr>
        <w:tblW w:w="5000" w:type="pct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ook w:val="0400" w:firstRow="0" w:lastRow="0" w:firstColumn="0" w:lastColumn="0" w:noHBand="0" w:noVBand="1"/>
      </w:tblPr>
      <w:tblGrid>
        <w:gridCol w:w="4460"/>
        <w:gridCol w:w="394"/>
        <w:gridCol w:w="3933"/>
      </w:tblGrid>
      <w:tr w:rsidR="00670FB7" w:rsidRPr="007001F4" w14:paraId="6F4179BC" w14:textId="77777777" w:rsidTr="00EF3E49">
        <w:trPr>
          <w:trHeight w:val="516"/>
          <w:jc w:val="center"/>
        </w:trPr>
        <w:tc>
          <w:tcPr>
            <w:tcW w:w="2538" w:type="pct"/>
            <w:vAlign w:val="center"/>
          </w:tcPr>
          <w:p w14:paraId="6A720C2F" w14:textId="77777777" w:rsidR="00670FB7" w:rsidRPr="007001F4" w:rsidRDefault="00670FB7" w:rsidP="00EF3E49">
            <w:pPr>
              <w:spacing w:line="276" w:lineRule="auto"/>
            </w:pPr>
            <w:r w:rsidRPr="007001F4">
              <w:t>Modalidad</w:t>
            </w:r>
          </w:p>
        </w:tc>
        <w:tc>
          <w:tcPr>
            <w:tcW w:w="224" w:type="pct"/>
            <w:vAlign w:val="center"/>
          </w:tcPr>
          <w:p w14:paraId="344A54B2" w14:textId="77777777" w:rsidR="00670FB7" w:rsidRPr="007001F4" w:rsidRDefault="00670FB7" w:rsidP="00EF3E49">
            <w:pPr>
              <w:spacing w:line="276" w:lineRule="auto"/>
              <w:jc w:val="center"/>
            </w:pPr>
            <w:r w:rsidRPr="007001F4">
              <w:t>:</w:t>
            </w:r>
          </w:p>
        </w:tc>
        <w:tc>
          <w:tcPr>
            <w:tcW w:w="2239" w:type="pct"/>
            <w:vAlign w:val="center"/>
          </w:tcPr>
          <w:p w14:paraId="22A0008A" w14:textId="77777777" w:rsidR="00670FB7" w:rsidRPr="007001F4" w:rsidRDefault="00670FB7" w:rsidP="00EF3E49">
            <w:pPr>
              <w:spacing w:line="276" w:lineRule="auto"/>
            </w:pPr>
            <w:r w:rsidRPr="007001F4">
              <w:t>(Monovalente o polivalente)</w:t>
            </w:r>
          </w:p>
        </w:tc>
      </w:tr>
      <w:tr w:rsidR="00670FB7" w:rsidRPr="007001F4" w14:paraId="3AC9A7E0" w14:textId="77777777" w:rsidTr="00EF3E49">
        <w:trPr>
          <w:jc w:val="center"/>
        </w:trPr>
        <w:tc>
          <w:tcPr>
            <w:tcW w:w="2538" w:type="pct"/>
            <w:vAlign w:val="center"/>
          </w:tcPr>
          <w:p w14:paraId="3DE805B4" w14:textId="77777777" w:rsidR="00670FB7" w:rsidRPr="007001F4" w:rsidRDefault="00670FB7" w:rsidP="00EF3E49">
            <w:pPr>
              <w:spacing w:line="276" w:lineRule="auto"/>
            </w:pPr>
            <w:r w:rsidRPr="007001F4">
              <w:t xml:space="preserve">Nombre del equipo </w:t>
            </w:r>
          </w:p>
        </w:tc>
        <w:tc>
          <w:tcPr>
            <w:tcW w:w="224" w:type="pct"/>
            <w:vAlign w:val="center"/>
          </w:tcPr>
          <w:p w14:paraId="092F8D28" w14:textId="77777777" w:rsidR="00670FB7" w:rsidRPr="007001F4" w:rsidRDefault="00670FB7" w:rsidP="00EF3E49">
            <w:pPr>
              <w:spacing w:line="276" w:lineRule="auto"/>
              <w:jc w:val="center"/>
            </w:pPr>
            <w:r w:rsidRPr="007001F4">
              <w:t>:</w:t>
            </w:r>
          </w:p>
        </w:tc>
        <w:tc>
          <w:tcPr>
            <w:tcW w:w="2239" w:type="pct"/>
            <w:vAlign w:val="center"/>
          </w:tcPr>
          <w:p w14:paraId="0046E4F1" w14:textId="77777777" w:rsidR="00670FB7" w:rsidRPr="007001F4" w:rsidRDefault="00670FB7" w:rsidP="00EF3E49">
            <w:pPr>
              <w:spacing w:line="276" w:lineRule="auto"/>
            </w:pPr>
            <w:proofErr w:type="spellStart"/>
            <w:r w:rsidRPr="007001F4">
              <w:t>Xxxxxxxxx</w:t>
            </w:r>
            <w:proofErr w:type="spellEnd"/>
          </w:p>
        </w:tc>
      </w:tr>
    </w:tbl>
    <w:p w14:paraId="653A0A4D" w14:textId="77777777" w:rsidR="00670FB7" w:rsidRPr="007001F4" w:rsidRDefault="00670FB7" w:rsidP="00670FB7"/>
    <w:tbl>
      <w:tblPr>
        <w:tblW w:w="5000" w:type="pct"/>
        <w:tblLook w:val="0400" w:firstRow="0" w:lastRow="0" w:firstColumn="0" w:lastColumn="0" w:noHBand="0" w:noVBand="1"/>
      </w:tblPr>
      <w:tblGrid>
        <w:gridCol w:w="722"/>
        <w:gridCol w:w="3313"/>
        <w:gridCol w:w="2344"/>
        <w:gridCol w:w="2408"/>
      </w:tblGrid>
      <w:tr w:rsidR="00431305" w:rsidRPr="007001F4" w14:paraId="00865981" w14:textId="77777777" w:rsidTr="00EE1398">
        <w:trPr>
          <w:trHeight w:val="75"/>
        </w:trPr>
        <w:tc>
          <w:tcPr>
            <w:tcW w:w="411" w:type="pct"/>
            <w:vAlign w:val="center"/>
          </w:tcPr>
          <w:p w14:paraId="7EAA1099" w14:textId="77777777" w:rsidR="00431305" w:rsidRPr="007001F4" w:rsidRDefault="00431305" w:rsidP="00EF3E49">
            <w:pPr>
              <w:rPr>
                <w:b/>
              </w:rPr>
            </w:pPr>
            <w:r w:rsidRPr="007001F4">
              <w:rPr>
                <w:b/>
              </w:rPr>
              <w:t>N°</w:t>
            </w:r>
          </w:p>
        </w:tc>
        <w:tc>
          <w:tcPr>
            <w:tcW w:w="1885" w:type="pct"/>
            <w:vAlign w:val="center"/>
          </w:tcPr>
          <w:p w14:paraId="5D4BBB9C" w14:textId="77777777" w:rsidR="00431305" w:rsidRPr="007001F4" w:rsidRDefault="00431305" w:rsidP="00EF3E49">
            <w:pPr>
              <w:jc w:val="center"/>
              <w:rPr>
                <w:b/>
              </w:rPr>
            </w:pPr>
            <w:r w:rsidRPr="007001F4">
              <w:rPr>
                <w:b/>
              </w:rPr>
              <w:t>Integrantes</w:t>
            </w:r>
          </w:p>
        </w:tc>
        <w:tc>
          <w:tcPr>
            <w:tcW w:w="1334" w:type="pct"/>
            <w:vAlign w:val="center"/>
          </w:tcPr>
          <w:p w14:paraId="3D693D98" w14:textId="2C114F01" w:rsidR="00431305" w:rsidRPr="007001F4" w:rsidRDefault="00431305" w:rsidP="00EF3E49">
            <w:pPr>
              <w:jc w:val="center"/>
              <w:rPr>
                <w:b/>
              </w:rPr>
            </w:pPr>
            <w:r w:rsidRPr="007001F4">
              <w:rPr>
                <w:b/>
              </w:rPr>
              <w:t>Código</w:t>
            </w:r>
            <w:r w:rsidR="00EE1398">
              <w:rPr>
                <w:b/>
              </w:rPr>
              <w:t xml:space="preserve"> de matricula </w:t>
            </w:r>
          </w:p>
        </w:tc>
        <w:tc>
          <w:tcPr>
            <w:tcW w:w="1370" w:type="pct"/>
            <w:vAlign w:val="center"/>
          </w:tcPr>
          <w:p w14:paraId="2A7FB66E" w14:textId="77777777" w:rsidR="00431305" w:rsidRPr="007001F4" w:rsidRDefault="00431305" w:rsidP="00EF3E49">
            <w:pPr>
              <w:jc w:val="center"/>
              <w:rPr>
                <w:b/>
              </w:rPr>
            </w:pPr>
            <w:r w:rsidRPr="007001F4">
              <w:rPr>
                <w:b/>
              </w:rPr>
              <w:t>Escuela profesional</w:t>
            </w:r>
          </w:p>
        </w:tc>
      </w:tr>
      <w:tr w:rsidR="00431305" w:rsidRPr="007001F4" w14:paraId="33B73FF2" w14:textId="77777777" w:rsidTr="00EE1398">
        <w:tc>
          <w:tcPr>
            <w:tcW w:w="411" w:type="pct"/>
          </w:tcPr>
          <w:p w14:paraId="3D245E8A" w14:textId="77777777" w:rsidR="00431305" w:rsidRPr="007001F4" w:rsidRDefault="00431305" w:rsidP="00EF3E49">
            <w:r w:rsidRPr="007001F4">
              <w:t>01.</w:t>
            </w:r>
          </w:p>
        </w:tc>
        <w:tc>
          <w:tcPr>
            <w:tcW w:w="1885" w:type="pct"/>
          </w:tcPr>
          <w:p w14:paraId="374BA236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6B9ABAE5" w14:textId="77777777" w:rsidR="00431305" w:rsidRPr="007001F4" w:rsidRDefault="00431305" w:rsidP="00EE1398">
            <w:pPr>
              <w:jc w:val="left"/>
            </w:pPr>
            <w:proofErr w:type="spellStart"/>
            <w:r w:rsidRPr="007001F4">
              <w:t>xxxxx</w:t>
            </w:r>
            <w:proofErr w:type="spellEnd"/>
          </w:p>
        </w:tc>
        <w:tc>
          <w:tcPr>
            <w:tcW w:w="1370" w:type="pct"/>
          </w:tcPr>
          <w:p w14:paraId="7D1542F9" w14:textId="77777777" w:rsidR="00431305" w:rsidRPr="007001F4" w:rsidRDefault="00431305" w:rsidP="00EE1398">
            <w:pPr>
              <w:jc w:val="center"/>
            </w:pPr>
            <w:proofErr w:type="spellStart"/>
            <w:r w:rsidRPr="007001F4">
              <w:t>xxxxxxxxxxxxxxxxxx</w:t>
            </w:r>
            <w:proofErr w:type="spellEnd"/>
          </w:p>
        </w:tc>
      </w:tr>
      <w:tr w:rsidR="00431305" w:rsidRPr="007001F4" w14:paraId="5A984CA9" w14:textId="77777777" w:rsidTr="00EE1398">
        <w:tc>
          <w:tcPr>
            <w:tcW w:w="411" w:type="pct"/>
          </w:tcPr>
          <w:p w14:paraId="181CF990" w14:textId="77777777" w:rsidR="00431305" w:rsidRPr="007001F4" w:rsidRDefault="00431305" w:rsidP="00EF3E49">
            <w:r w:rsidRPr="007001F4">
              <w:t>02.</w:t>
            </w:r>
          </w:p>
        </w:tc>
        <w:tc>
          <w:tcPr>
            <w:tcW w:w="1885" w:type="pct"/>
          </w:tcPr>
          <w:p w14:paraId="2A9ECA34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28BFEBE8" w14:textId="62A578C1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0F9ECFD8" w14:textId="77777777" w:rsidR="00431305" w:rsidRPr="007001F4" w:rsidRDefault="00431305" w:rsidP="00EF3E49"/>
        </w:tc>
      </w:tr>
      <w:tr w:rsidR="00431305" w:rsidRPr="007001F4" w14:paraId="5A101DAD" w14:textId="77777777" w:rsidTr="00EE1398">
        <w:tc>
          <w:tcPr>
            <w:tcW w:w="411" w:type="pct"/>
          </w:tcPr>
          <w:p w14:paraId="1FC1DC45" w14:textId="77777777" w:rsidR="00431305" w:rsidRPr="007001F4" w:rsidRDefault="00431305" w:rsidP="00EF3E49">
            <w:r w:rsidRPr="007001F4">
              <w:t>03.</w:t>
            </w:r>
          </w:p>
        </w:tc>
        <w:tc>
          <w:tcPr>
            <w:tcW w:w="1885" w:type="pct"/>
          </w:tcPr>
          <w:p w14:paraId="6B2BF39E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102DE937" w14:textId="01166E84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7E994C46" w14:textId="77777777" w:rsidR="00431305" w:rsidRPr="007001F4" w:rsidRDefault="00431305" w:rsidP="00EF3E49"/>
        </w:tc>
      </w:tr>
      <w:tr w:rsidR="00431305" w:rsidRPr="007001F4" w14:paraId="22705E35" w14:textId="77777777" w:rsidTr="00EE1398">
        <w:tc>
          <w:tcPr>
            <w:tcW w:w="411" w:type="pct"/>
          </w:tcPr>
          <w:p w14:paraId="374F669E" w14:textId="77777777" w:rsidR="00431305" w:rsidRPr="007001F4" w:rsidRDefault="00431305" w:rsidP="00EF3E49">
            <w:r w:rsidRPr="007001F4">
              <w:t>04.</w:t>
            </w:r>
          </w:p>
        </w:tc>
        <w:tc>
          <w:tcPr>
            <w:tcW w:w="1885" w:type="pct"/>
          </w:tcPr>
          <w:p w14:paraId="7C207D08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0569A09C" w14:textId="77777777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6B687C2B" w14:textId="77777777" w:rsidR="00431305" w:rsidRPr="007001F4" w:rsidRDefault="00431305" w:rsidP="00EF3E49"/>
        </w:tc>
      </w:tr>
      <w:tr w:rsidR="00431305" w:rsidRPr="007001F4" w14:paraId="55E10352" w14:textId="77777777" w:rsidTr="00EE1398">
        <w:trPr>
          <w:trHeight w:val="156"/>
        </w:trPr>
        <w:tc>
          <w:tcPr>
            <w:tcW w:w="411" w:type="pct"/>
          </w:tcPr>
          <w:p w14:paraId="4BDACFF9" w14:textId="77777777" w:rsidR="00431305" w:rsidRPr="007001F4" w:rsidRDefault="00431305" w:rsidP="00EF3E49">
            <w:r w:rsidRPr="007001F4">
              <w:t>05.</w:t>
            </w:r>
          </w:p>
        </w:tc>
        <w:tc>
          <w:tcPr>
            <w:tcW w:w="1885" w:type="pct"/>
          </w:tcPr>
          <w:p w14:paraId="2469708E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7C0FBD0B" w14:textId="77777777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225FF259" w14:textId="77777777" w:rsidR="00431305" w:rsidRPr="007001F4" w:rsidRDefault="00431305" w:rsidP="00EF3E49"/>
        </w:tc>
      </w:tr>
      <w:tr w:rsidR="00431305" w:rsidRPr="007001F4" w14:paraId="2864777E" w14:textId="77777777" w:rsidTr="00EE1398">
        <w:trPr>
          <w:trHeight w:val="90"/>
        </w:trPr>
        <w:tc>
          <w:tcPr>
            <w:tcW w:w="411" w:type="pct"/>
          </w:tcPr>
          <w:p w14:paraId="34493A1B" w14:textId="77777777" w:rsidR="00431305" w:rsidRPr="007001F4" w:rsidRDefault="00431305" w:rsidP="00EF3E49">
            <w:r w:rsidRPr="007001F4">
              <w:t>06.</w:t>
            </w:r>
          </w:p>
        </w:tc>
        <w:tc>
          <w:tcPr>
            <w:tcW w:w="1885" w:type="pct"/>
          </w:tcPr>
          <w:p w14:paraId="7846E510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52CE8D0C" w14:textId="77777777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54F3CF4C" w14:textId="77777777" w:rsidR="00431305" w:rsidRPr="007001F4" w:rsidRDefault="00431305" w:rsidP="00EF3E49"/>
        </w:tc>
      </w:tr>
      <w:tr w:rsidR="00431305" w:rsidRPr="007001F4" w14:paraId="7A5D01FE" w14:textId="77777777" w:rsidTr="00EE1398">
        <w:tc>
          <w:tcPr>
            <w:tcW w:w="411" w:type="pct"/>
          </w:tcPr>
          <w:p w14:paraId="3148F14B" w14:textId="77777777" w:rsidR="00431305" w:rsidRPr="007001F4" w:rsidRDefault="00431305" w:rsidP="00EF3E49">
            <w:r w:rsidRPr="007001F4">
              <w:t>07.</w:t>
            </w:r>
          </w:p>
        </w:tc>
        <w:tc>
          <w:tcPr>
            <w:tcW w:w="1885" w:type="pct"/>
          </w:tcPr>
          <w:p w14:paraId="565D9FE3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60CBB8E8" w14:textId="77777777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3BA314AD" w14:textId="77777777" w:rsidR="00431305" w:rsidRPr="007001F4" w:rsidRDefault="00431305" w:rsidP="00EF3E49"/>
        </w:tc>
      </w:tr>
      <w:tr w:rsidR="00431305" w:rsidRPr="007001F4" w14:paraId="18E4152A" w14:textId="77777777" w:rsidTr="00EE1398">
        <w:tc>
          <w:tcPr>
            <w:tcW w:w="411" w:type="pct"/>
          </w:tcPr>
          <w:p w14:paraId="5D22799D" w14:textId="77777777" w:rsidR="00431305" w:rsidRPr="007001F4" w:rsidRDefault="00431305" w:rsidP="00EF3E49">
            <w:r w:rsidRPr="007001F4">
              <w:t>08.</w:t>
            </w:r>
          </w:p>
        </w:tc>
        <w:tc>
          <w:tcPr>
            <w:tcW w:w="1885" w:type="pct"/>
          </w:tcPr>
          <w:p w14:paraId="0EA05E1F" w14:textId="77777777" w:rsidR="00431305" w:rsidRPr="007001F4" w:rsidRDefault="00431305" w:rsidP="00EF3E49">
            <w:r w:rsidRPr="007001F4">
              <w:t>Nombres y apellidos</w:t>
            </w:r>
          </w:p>
        </w:tc>
        <w:tc>
          <w:tcPr>
            <w:tcW w:w="1334" w:type="pct"/>
          </w:tcPr>
          <w:p w14:paraId="394775D2" w14:textId="77777777" w:rsidR="00431305" w:rsidRPr="007001F4" w:rsidRDefault="00431305" w:rsidP="00EF3E49">
            <w:pPr>
              <w:jc w:val="center"/>
            </w:pPr>
          </w:p>
        </w:tc>
        <w:tc>
          <w:tcPr>
            <w:tcW w:w="1370" w:type="pct"/>
          </w:tcPr>
          <w:p w14:paraId="14D05F48" w14:textId="77777777" w:rsidR="00431305" w:rsidRPr="007001F4" w:rsidRDefault="00431305" w:rsidP="00EF3E49"/>
        </w:tc>
      </w:tr>
    </w:tbl>
    <w:p w14:paraId="010CB518" w14:textId="77777777" w:rsidR="00670FB7" w:rsidRPr="007001F4" w:rsidRDefault="00670FB7" w:rsidP="00670FB7">
      <w:pPr>
        <w:ind w:left="720"/>
      </w:pPr>
    </w:p>
    <w:p w14:paraId="5F8BFC1C" w14:textId="77777777" w:rsidR="00670FB7" w:rsidRPr="007001F4" w:rsidRDefault="00670FB7" w:rsidP="00670FB7">
      <w:pPr>
        <w:ind w:left="426"/>
      </w:pPr>
      <w:r w:rsidRPr="007001F4">
        <w:rPr>
          <w:b/>
        </w:rPr>
        <w:t>Asesores:</w:t>
      </w:r>
      <w:r w:rsidRPr="007001F4">
        <w:t xml:space="preserve"> </w:t>
      </w:r>
    </w:p>
    <w:p w14:paraId="1853A653" w14:textId="77777777" w:rsidR="00670FB7" w:rsidRPr="007001F4" w:rsidRDefault="00670FB7" w:rsidP="00670FB7">
      <w:pPr>
        <w:ind w:left="426"/>
      </w:pPr>
      <w:r w:rsidRPr="007001F4">
        <w:t>Nombres y apellidos</w:t>
      </w:r>
    </w:p>
    <w:p w14:paraId="5C208F86" w14:textId="77777777" w:rsidR="00670FB7" w:rsidRPr="007001F4" w:rsidRDefault="00670FB7" w:rsidP="00670FB7">
      <w:pPr>
        <w:ind w:left="426"/>
      </w:pPr>
      <w:r w:rsidRPr="007001F4">
        <w:t>Nombres y apellidos</w:t>
      </w:r>
    </w:p>
    <w:p w14:paraId="682EEB8F" w14:textId="77777777" w:rsidR="00670FB7" w:rsidRPr="007001F4" w:rsidRDefault="00670FB7" w:rsidP="00670FB7">
      <w:pPr>
        <w:ind w:left="426"/>
      </w:pPr>
    </w:p>
    <w:p w14:paraId="6B0FABA8" w14:textId="77777777" w:rsidR="00670FB7" w:rsidRPr="007001F4" w:rsidRDefault="00670FB7" w:rsidP="00670FB7">
      <w:pPr>
        <w:ind w:left="426"/>
      </w:pPr>
      <w:r w:rsidRPr="007001F4">
        <w:t>Fecha de inicio</w:t>
      </w:r>
      <w:r w:rsidRPr="007001F4">
        <w:tab/>
      </w:r>
      <w:r w:rsidRPr="007001F4">
        <w:tab/>
        <w:t>:(día/mes/año)</w:t>
      </w:r>
    </w:p>
    <w:p w14:paraId="53393CA6" w14:textId="77777777" w:rsidR="00670FB7" w:rsidRPr="007001F4" w:rsidRDefault="00670FB7" w:rsidP="00670FB7">
      <w:pPr>
        <w:ind w:left="426"/>
      </w:pPr>
      <w:r w:rsidRPr="007001F4">
        <w:t>Fecha de finalización</w:t>
      </w:r>
      <w:r w:rsidRPr="007001F4">
        <w:tab/>
        <w:t>:(día/mes/año)</w:t>
      </w:r>
    </w:p>
    <w:p w14:paraId="4E0122FD" w14:textId="77777777" w:rsidR="00670FB7" w:rsidRPr="007001F4" w:rsidRDefault="00670FB7" w:rsidP="000051B9">
      <w:pPr>
        <w:spacing w:after="160" w:line="360" w:lineRule="auto"/>
        <w:jc w:val="left"/>
      </w:pPr>
    </w:p>
    <w:p w14:paraId="421DE387" w14:textId="77777777" w:rsidR="00093240" w:rsidRDefault="00670FB7">
      <w:pPr>
        <w:spacing w:after="160" w:line="259" w:lineRule="auto"/>
        <w:jc w:val="left"/>
        <w:sectPr w:rsidR="00093240" w:rsidSect="00763CA4">
          <w:pgSz w:w="11906" w:h="16838" w:code="9"/>
          <w:pgMar w:top="1418" w:right="1418" w:bottom="1418" w:left="1701" w:header="709" w:footer="709" w:gutter="0"/>
          <w:pgNumType w:start="2"/>
          <w:cols w:space="708"/>
          <w:docGrid w:linePitch="360"/>
        </w:sectPr>
      </w:pPr>
      <w:r w:rsidRPr="007001F4">
        <w:br w:type="page"/>
      </w:r>
    </w:p>
    <w:p w14:paraId="1878248A" w14:textId="4D14A7D0" w:rsidR="00285DE9" w:rsidRPr="007001F4" w:rsidRDefault="00CC30BE" w:rsidP="000051B9">
      <w:pPr>
        <w:pStyle w:val="Ttulo1"/>
        <w:rPr>
          <w:rFonts w:cs="Times New Roman"/>
        </w:rPr>
      </w:pPr>
      <w:bookmarkStart w:id="2" w:name="_Toc206661183"/>
      <w:r w:rsidRPr="007001F4">
        <w:rPr>
          <w:rFonts w:cs="Times New Roman"/>
        </w:rPr>
        <w:lastRenderedPageBreak/>
        <w:t>DEDICATORIA</w:t>
      </w:r>
      <w:bookmarkEnd w:id="2"/>
    </w:p>
    <w:p w14:paraId="6C8518FC" w14:textId="77777777" w:rsidR="00670FB7" w:rsidRPr="007001F4" w:rsidRDefault="00670FB7" w:rsidP="00670FB7">
      <w:pPr>
        <w:spacing w:before="240" w:line="360" w:lineRule="auto"/>
      </w:pPr>
      <w:r w:rsidRPr="007001F4">
        <w:t xml:space="preserve">Haga clic pulse aquí para escribir texto. </w:t>
      </w:r>
    </w:p>
    <w:p w14:paraId="491C7561" w14:textId="77777777" w:rsidR="00670FB7" w:rsidRPr="007001F4" w:rsidRDefault="00670FB7" w:rsidP="00670FB7">
      <w:pPr>
        <w:spacing w:before="240" w:line="360" w:lineRule="auto"/>
        <w:jc w:val="right"/>
        <w:rPr>
          <w:b/>
          <w:bCs/>
          <w:i/>
          <w:iCs/>
        </w:rPr>
      </w:pPr>
      <w:r w:rsidRPr="007001F4">
        <w:rPr>
          <w:b/>
          <w:bCs/>
          <w:i/>
          <w:iCs/>
        </w:rPr>
        <w:t>(Nombre del equipo)</w:t>
      </w:r>
    </w:p>
    <w:p w14:paraId="1068C806" w14:textId="64ECD3C5" w:rsidR="00670FB7" w:rsidRPr="007001F4" w:rsidRDefault="00670FB7">
      <w:pPr>
        <w:spacing w:after="160" w:line="259" w:lineRule="auto"/>
        <w:jc w:val="left"/>
      </w:pPr>
    </w:p>
    <w:p w14:paraId="6BC7A409" w14:textId="77777777" w:rsidR="00670FB7" w:rsidRPr="007001F4" w:rsidRDefault="00670FB7" w:rsidP="000051B9">
      <w:pPr>
        <w:spacing w:after="160" w:line="360" w:lineRule="auto"/>
        <w:jc w:val="left"/>
      </w:pPr>
    </w:p>
    <w:p w14:paraId="4750E713" w14:textId="5768FD72" w:rsidR="00670FB7" w:rsidRPr="007001F4" w:rsidRDefault="00670FB7" w:rsidP="000051B9">
      <w:pPr>
        <w:spacing w:after="160" w:line="360" w:lineRule="auto"/>
        <w:jc w:val="left"/>
      </w:pPr>
    </w:p>
    <w:p w14:paraId="71CFD6C0" w14:textId="4D6E89DF" w:rsidR="00670FB7" w:rsidRPr="007001F4" w:rsidRDefault="00670FB7">
      <w:pPr>
        <w:spacing w:after="160" w:line="259" w:lineRule="auto"/>
        <w:jc w:val="left"/>
      </w:pPr>
      <w:r w:rsidRPr="007001F4">
        <w:br w:type="page"/>
      </w:r>
    </w:p>
    <w:p w14:paraId="541E748F" w14:textId="7555933F" w:rsidR="00285DE9" w:rsidRPr="007001F4" w:rsidRDefault="00CC30BE" w:rsidP="000051B9">
      <w:pPr>
        <w:pStyle w:val="Ttulo1"/>
        <w:rPr>
          <w:rFonts w:cs="Times New Roman"/>
        </w:rPr>
      </w:pPr>
      <w:bookmarkStart w:id="3" w:name="_Toc206661184"/>
      <w:r w:rsidRPr="007001F4">
        <w:rPr>
          <w:rFonts w:cs="Times New Roman"/>
        </w:rPr>
        <w:lastRenderedPageBreak/>
        <w:t>AGRADECIMIENTOS</w:t>
      </w:r>
      <w:bookmarkEnd w:id="3"/>
    </w:p>
    <w:p w14:paraId="6F6D388D" w14:textId="3B8599B2" w:rsidR="00670FB7" w:rsidRPr="007001F4" w:rsidRDefault="00670FB7" w:rsidP="00670FB7">
      <w:pPr>
        <w:spacing w:before="240" w:line="360" w:lineRule="auto"/>
      </w:pPr>
      <w:r w:rsidRPr="007001F4">
        <w:t xml:space="preserve">Haga clic pulse aquí para escribir texto. </w:t>
      </w:r>
    </w:p>
    <w:p w14:paraId="4C1F795A" w14:textId="77777777" w:rsidR="00670FB7" w:rsidRPr="007001F4" w:rsidRDefault="00670FB7" w:rsidP="00670FB7">
      <w:pPr>
        <w:spacing w:before="240" w:line="360" w:lineRule="auto"/>
        <w:jc w:val="right"/>
        <w:rPr>
          <w:b/>
          <w:bCs/>
          <w:i/>
          <w:iCs/>
        </w:rPr>
      </w:pPr>
      <w:r w:rsidRPr="007001F4">
        <w:rPr>
          <w:b/>
          <w:bCs/>
          <w:i/>
          <w:iCs/>
        </w:rPr>
        <w:t>(Nombre del equipo)</w:t>
      </w:r>
    </w:p>
    <w:p w14:paraId="6EFEBDB6" w14:textId="6E7F3C8C" w:rsidR="00285DE9" w:rsidRPr="007001F4" w:rsidRDefault="00285DE9" w:rsidP="000051B9">
      <w:pPr>
        <w:spacing w:after="160" w:line="360" w:lineRule="auto"/>
        <w:jc w:val="left"/>
      </w:pPr>
    </w:p>
    <w:p w14:paraId="535CA27E" w14:textId="0594FC09" w:rsidR="00670FB7" w:rsidRPr="007001F4" w:rsidRDefault="00670FB7" w:rsidP="000051B9">
      <w:pPr>
        <w:spacing w:after="160" w:line="360" w:lineRule="auto"/>
        <w:jc w:val="left"/>
      </w:pPr>
    </w:p>
    <w:p w14:paraId="3F958EEE" w14:textId="67991A00" w:rsidR="00670FB7" w:rsidRPr="007001F4" w:rsidRDefault="00670FB7" w:rsidP="000051B9">
      <w:pPr>
        <w:spacing w:after="160" w:line="360" w:lineRule="auto"/>
        <w:jc w:val="left"/>
      </w:pPr>
    </w:p>
    <w:p w14:paraId="77874E29" w14:textId="77777777" w:rsidR="00670FB7" w:rsidRPr="007001F4" w:rsidRDefault="00670FB7" w:rsidP="000051B9">
      <w:pPr>
        <w:spacing w:after="160" w:line="360" w:lineRule="auto"/>
        <w:jc w:val="left"/>
      </w:pPr>
    </w:p>
    <w:p w14:paraId="1BE38A9F" w14:textId="0F661C41" w:rsidR="00670FB7" w:rsidRPr="007001F4" w:rsidRDefault="00670FB7" w:rsidP="000051B9">
      <w:pPr>
        <w:spacing w:after="160" w:line="360" w:lineRule="auto"/>
        <w:jc w:val="left"/>
      </w:pPr>
    </w:p>
    <w:p w14:paraId="5B56B43E" w14:textId="284D8511" w:rsidR="00670FB7" w:rsidRPr="007001F4" w:rsidRDefault="00670FB7">
      <w:pPr>
        <w:spacing w:after="160" w:line="259" w:lineRule="auto"/>
        <w:jc w:val="left"/>
      </w:pPr>
      <w:r w:rsidRPr="007001F4">
        <w:br w:type="page"/>
      </w:r>
    </w:p>
    <w:bookmarkStart w:id="4" w:name="_Toc206661185" w:displacedByCustomXml="next"/>
    <w:sdt>
      <w:sdtPr>
        <w:rPr>
          <w:rFonts w:eastAsiaTheme="minorHAnsi" w:cs="Times New Roman"/>
          <w:b w:val="0"/>
          <w:bCs/>
          <w:caps/>
          <w:kern w:val="0"/>
          <w:szCs w:val="24"/>
          <w:lang w:eastAsia="en-US"/>
          <w14:ligatures w14:val="none"/>
        </w:rPr>
        <w:id w:val="670305593"/>
        <w:docPartObj>
          <w:docPartGallery w:val="Table of Contents"/>
          <w:docPartUnique/>
        </w:docPartObj>
      </w:sdtPr>
      <w:sdtEndPr/>
      <w:sdtContent>
        <w:p w14:paraId="1565D838" w14:textId="43C3289E" w:rsidR="00285DE9" w:rsidRPr="007001F4" w:rsidRDefault="00285DE9" w:rsidP="000051B9">
          <w:pPr>
            <w:pStyle w:val="Ttulo1"/>
            <w:rPr>
              <w:rFonts w:cs="Times New Roman"/>
            </w:rPr>
          </w:pPr>
          <w:r w:rsidRPr="007001F4">
            <w:rPr>
              <w:rFonts w:cs="Times New Roman"/>
            </w:rPr>
            <w:t>ÍNDICE DE CONTENIDO</w:t>
          </w:r>
          <w:bookmarkEnd w:id="4"/>
          <w:r w:rsidR="007001F4">
            <w:rPr>
              <w:rFonts w:cs="Times New Roman"/>
            </w:rPr>
            <w:t xml:space="preserve"> </w:t>
          </w:r>
          <w:r w:rsidR="00324C80">
            <w:rPr>
              <w:rFonts w:cs="Times New Roman"/>
            </w:rPr>
            <w:t xml:space="preserve"> </w:t>
          </w:r>
        </w:p>
        <w:p w14:paraId="1B0D78D5" w14:textId="3B36DAEE" w:rsidR="00324C80" w:rsidRDefault="00285DE9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r w:rsidRPr="007001F4">
            <w:rPr>
              <w:rFonts w:cs="Times New Roman"/>
            </w:rPr>
            <w:fldChar w:fldCharType="begin"/>
          </w:r>
          <w:r w:rsidRPr="007001F4">
            <w:rPr>
              <w:rFonts w:cs="Times New Roman"/>
            </w:rPr>
            <w:instrText xml:space="preserve"> TOC \o "1-3" \h \z \u </w:instrText>
          </w:r>
          <w:r w:rsidRPr="007001F4">
            <w:rPr>
              <w:rFonts w:cs="Times New Roman"/>
            </w:rPr>
            <w:fldChar w:fldCharType="separate"/>
          </w:r>
          <w:hyperlink w:anchor="_Toc206661183" w:history="1"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dicatoria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3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EE14A25" w14:textId="4F933954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4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Agradecimient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4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4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53E66FEE" w14:textId="6E68316C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5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Índice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 contenido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5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5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4A60D0B5" w14:textId="75623E5C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6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Índice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 tabla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6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7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7F338206" w14:textId="5F3A3A7E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7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Índice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 figura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7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8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76100AF3" w14:textId="344CE251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8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Índice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 anex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8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9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0810655" w14:textId="1B1E2FCC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89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Resumen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89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0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50DCE709" w14:textId="0E92B539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90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Introducción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90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1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45981D49" w14:textId="64CAC001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91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Capítulo I 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R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evisión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d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e literatura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91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2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77A84B43" w14:textId="70E94F1C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192" w:history="1">
            <w:r w:rsidR="00324C80" w:rsidRPr="002326DE">
              <w:rPr>
                <w:rStyle w:val="Hipervnculo"/>
                <w:rFonts w:eastAsiaTheme="majorEastAsia"/>
                <w:noProof/>
              </w:rPr>
              <w:t>1.1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Marco teórico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92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2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0E5C5010" w14:textId="543A31C7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193" w:history="1">
            <w:r w:rsidR="00324C80" w:rsidRPr="002326DE">
              <w:rPr>
                <w:rStyle w:val="Hipervnculo"/>
                <w:rFonts w:cs="Times New Roman"/>
              </w:rPr>
              <w:t>1.1.1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Sub temas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193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2</w:t>
            </w:r>
            <w:r w:rsidR="00324C80">
              <w:rPr>
                <w:webHidden/>
              </w:rPr>
              <w:fldChar w:fldCharType="end"/>
            </w:r>
          </w:hyperlink>
        </w:p>
        <w:p w14:paraId="06784012" w14:textId="7781AD4D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194" w:history="1">
            <w:r w:rsidR="00324C80" w:rsidRPr="002326DE">
              <w:rPr>
                <w:rStyle w:val="Hipervnculo"/>
                <w:rFonts w:eastAsiaTheme="majorEastAsia"/>
                <w:noProof/>
              </w:rPr>
              <w:t>1.2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Antecedentes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94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2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4E3EA63D" w14:textId="3D931532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195" w:history="1">
            <w:r w:rsidR="00324C80" w:rsidRPr="002326DE">
              <w:rPr>
                <w:rStyle w:val="Hipervnculo"/>
                <w:rFonts w:cs="Times New Roman"/>
              </w:rPr>
              <w:t>1.2.1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Internacionales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195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2</w:t>
            </w:r>
            <w:r w:rsidR="00324C80">
              <w:rPr>
                <w:webHidden/>
              </w:rPr>
              <w:fldChar w:fldCharType="end"/>
            </w:r>
          </w:hyperlink>
        </w:p>
        <w:p w14:paraId="547C58BC" w14:textId="0D27B373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196" w:history="1">
            <w:r w:rsidR="00324C80" w:rsidRPr="002326DE">
              <w:rPr>
                <w:rStyle w:val="Hipervnculo"/>
                <w:rFonts w:cs="Times New Roman"/>
              </w:rPr>
              <w:t>1.2.2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Nacionales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196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2</w:t>
            </w:r>
            <w:r w:rsidR="00324C80">
              <w:rPr>
                <w:webHidden/>
              </w:rPr>
              <w:fldChar w:fldCharType="end"/>
            </w:r>
          </w:hyperlink>
        </w:p>
        <w:p w14:paraId="416517B0" w14:textId="1624D467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197" w:history="1">
            <w:r w:rsidR="00324C80" w:rsidRPr="002326DE">
              <w:rPr>
                <w:rStyle w:val="Hipervnculo"/>
                <w:rFonts w:cs="Times New Roman"/>
              </w:rPr>
              <w:t>1.2.3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Locales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197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2</w:t>
            </w:r>
            <w:r w:rsidR="00324C80">
              <w:rPr>
                <w:webHidden/>
              </w:rPr>
              <w:fldChar w:fldCharType="end"/>
            </w:r>
          </w:hyperlink>
        </w:p>
        <w:p w14:paraId="5E4A8A49" w14:textId="604997B7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198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Capítulo I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I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M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ateriales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y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 métod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198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CA7FA11" w14:textId="0E4C4B54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0" w:history="1">
            <w:r w:rsidR="00324C80" w:rsidRPr="002326DE">
              <w:rPr>
                <w:rStyle w:val="Hipervnculo"/>
                <w:rFonts w:eastAsiaTheme="majorEastAsia"/>
                <w:noProof/>
              </w:rPr>
              <w:t>2.1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Enfoque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0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03315F6E" w14:textId="395B5FF9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1" w:history="1">
            <w:r w:rsidR="00324C80" w:rsidRPr="002326DE">
              <w:rPr>
                <w:rStyle w:val="Hipervnculo"/>
                <w:rFonts w:eastAsiaTheme="majorEastAsia"/>
                <w:noProof/>
              </w:rPr>
              <w:t>2.2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Técnicas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1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1826BF2D" w14:textId="49BF38B3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2" w:history="1">
            <w:r w:rsidR="00324C80" w:rsidRPr="002326DE">
              <w:rPr>
                <w:rStyle w:val="Hipervnculo"/>
                <w:rFonts w:eastAsiaTheme="majorEastAsia"/>
                <w:noProof/>
              </w:rPr>
              <w:t>2.3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 xml:space="preserve">Instrumentos </w:t>
            </w:r>
            <w:r w:rsidR="00324C80">
              <w:rPr>
                <w:rStyle w:val="Hipervnculo"/>
                <w:rFonts w:eastAsiaTheme="majorEastAsia"/>
                <w:noProof/>
              </w:rPr>
              <w:t>d</w:t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e evaluación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2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2180EE61" w14:textId="38E2470B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3" w:history="1">
            <w:r w:rsidR="00324C80" w:rsidRPr="002326DE">
              <w:rPr>
                <w:rStyle w:val="Hipervnculo"/>
                <w:rFonts w:eastAsiaTheme="majorEastAsia"/>
                <w:noProof/>
              </w:rPr>
              <w:t>2.4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Lugar donde se ha desarrollado la intervención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3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A45BF3A" w14:textId="44B0C453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4" w:history="1">
            <w:r w:rsidR="00324C80" w:rsidRPr="002326DE">
              <w:rPr>
                <w:rStyle w:val="Hipervnculo"/>
                <w:rFonts w:eastAsiaTheme="majorEastAsia"/>
                <w:noProof/>
              </w:rPr>
              <w:t>2.5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Número de beneficiarios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4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10C5F28F" w14:textId="5DC50151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05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 xml:space="preserve">Capítulo III </w:t>
            </w:r>
            <w:r w:rsidR="00324C80">
              <w:rPr>
                <w:rStyle w:val="Hipervnculo"/>
                <w:rFonts w:cs="Times New Roman"/>
                <w:caps w:val="0"/>
                <w:noProof/>
              </w:rPr>
              <w:t>O</w:t>
            </w:r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bjetivos lograd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5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4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14F70D4D" w14:textId="7C6DEE7B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07" w:history="1">
            <w:r w:rsidR="00324C80" w:rsidRPr="002326DE">
              <w:rPr>
                <w:rStyle w:val="Hipervnculo"/>
                <w:rFonts w:eastAsiaTheme="majorEastAsia"/>
                <w:noProof/>
              </w:rPr>
              <w:t>3.1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Líneas de intervención de responsabilidad social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07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4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4C60309" w14:textId="0A27EA7E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208" w:history="1">
            <w:r w:rsidR="00324C80" w:rsidRPr="002326DE">
              <w:rPr>
                <w:rStyle w:val="Hipervnculo"/>
                <w:rFonts w:cs="Times New Roman"/>
              </w:rPr>
              <w:t>3.1.1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De acuerdo al objetivo general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208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4</w:t>
            </w:r>
            <w:r w:rsidR="00324C80">
              <w:rPr>
                <w:webHidden/>
              </w:rPr>
              <w:fldChar w:fldCharType="end"/>
            </w:r>
          </w:hyperlink>
        </w:p>
        <w:p w14:paraId="1B6F55BA" w14:textId="2D58DD54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209" w:history="1">
            <w:r w:rsidR="00324C80" w:rsidRPr="002326DE">
              <w:rPr>
                <w:rStyle w:val="Hipervnculo"/>
                <w:rFonts w:cs="Times New Roman"/>
              </w:rPr>
              <w:t>3.1.2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De acuerdo a los objetivos específicos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209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4</w:t>
            </w:r>
            <w:r w:rsidR="00324C80">
              <w:rPr>
                <w:webHidden/>
              </w:rPr>
              <w:fldChar w:fldCharType="end"/>
            </w:r>
          </w:hyperlink>
        </w:p>
        <w:p w14:paraId="193871CD" w14:textId="50152A31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10" w:history="1">
            <w:r w:rsidR="00324C80" w:rsidRPr="002326DE">
              <w:rPr>
                <w:rStyle w:val="Hipervnculo"/>
                <w:rFonts w:eastAsiaTheme="majorEastAsia"/>
                <w:noProof/>
              </w:rPr>
              <w:t>3.2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Descripción de actividades cronológicamente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0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4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257285EA" w14:textId="47194F7C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211" w:history="1">
            <w:r w:rsidR="00324C80" w:rsidRPr="002326DE">
              <w:rPr>
                <w:rStyle w:val="Hipervnculo"/>
                <w:rFonts w:cs="Times New Roman"/>
              </w:rPr>
              <w:t>3.2.1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Actividad 1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211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4</w:t>
            </w:r>
            <w:r w:rsidR="00324C80">
              <w:rPr>
                <w:webHidden/>
              </w:rPr>
              <w:fldChar w:fldCharType="end"/>
            </w:r>
          </w:hyperlink>
        </w:p>
        <w:p w14:paraId="35881D94" w14:textId="113FC8BD" w:rsidR="00324C80" w:rsidRDefault="00456CA1" w:rsidP="00324C80">
          <w:pPr>
            <w:pStyle w:val="TDC3"/>
            <w:spacing w:line="360" w:lineRule="auto"/>
            <w:rPr>
              <w:rFonts w:asciiTheme="minorHAnsi" w:eastAsiaTheme="minorEastAsia" w:hAnsiTheme="minorHAnsi" w:cstheme="minorBidi"/>
              <w:sz w:val="22"/>
              <w:szCs w:val="22"/>
              <w:lang w:val="es-419" w:eastAsia="es-419"/>
            </w:rPr>
          </w:pPr>
          <w:hyperlink w:anchor="_Toc206661212" w:history="1">
            <w:r w:rsidR="00324C80" w:rsidRPr="002326DE">
              <w:rPr>
                <w:rStyle w:val="Hipervnculo"/>
                <w:rFonts w:cs="Times New Roman"/>
              </w:rPr>
              <w:t>3.2.2.</w:t>
            </w:r>
            <w:r w:rsidR="00324C80">
              <w:rPr>
                <w:rFonts w:asciiTheme="minorHAnsi" w:eastAsiaTheme="minorEastAsia" w:hAnsiTheme="minorHAnsi" w:cstheme="minorBidi"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cs="Times New Roman"/>
              </w:rPr>
              <w:t>Actividad 2</w:t>
            </w:r>
            <w:r w:rsidR="00324C80">
              <w:rPr>
                <w:webHidden/>
              </w:rPr>
              <w:tab/>
            </w:r>
            <w:r w:rsidR="00324C80">
              <w:rPr>
                <w:webHidden/>
              </w:rPr>
              <w:fldChar w:fldCharType="begin"/>
            </w:r>
            <w:r w:rsidR="00324C80">
              <w:rPr>
                <w:webHidden/>
              </w:rPr>
              <w:instrText xml:space="preserve"> PAGEREF _Toc206661212 \h </w:instrText>
            </w:r>
            <w:r w:rsidR="00324C80">
              <w:rPr>
                <w:webHidden/>
              </w:rPr>
            </w:r>
            <w:r w:rsidR="00324C80">
              <w:rPr>
                <w:webHidden/>
              </w:rPr>
              <w:fldChar w:fldCharType="separate"/>
            </w:r>
            <w:r w:rsidR="00FE47D7">
              <w:rPr>
                <w:webHidden/>
              </w:rPr>
              <w:t>14</w:t>
            </w:r>
            <w:r w:rsidR="00324C80">
              <w:rPr>
                <w:webHidden/>
              </w:rPr>
              <w:fldChar w:fldCharType="end"/>
            </w:r>
          </w:hyperlink>
        </w:p>
        <w:p w14:paraId="41E379C0" w14:textId="692EEB2B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13" w:history="1">
            <w:r w:rsidR="00324C80" w:rsidRPr="002326DE">
              <w:rPr>
                <w:rStyle w:val="Hipervnculo"/>
                <w:rFonts w:eastAsiaTheme="majorEastAsia"/>
                <w:noProof/>
              </w:rPr>
              <w:t>3.3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Diagnóstico de impacto de las actividades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3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5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4EC2A36D" w14:textId="622162C8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14" w:history="1">
            <w:r w:rsidR="00324C80" w:rsidRPr="002326DE">
              <w:rPr>
                <w:rStyle w:val="Hipervnculo"/>
                <w:rFonts w:eastAsiaTheme="majorEastAsia"/>
                <w:noProof/>
              </w:rPr>
              <w:t>3.4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Resultado de encuesta de satisfacción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4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6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1C045CEC" w14:textId="249533DF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15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Capitulo IV Cronograma de actividades y cost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5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9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6E6D98C8" w14:textId="424B451F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17" w:history="1">
            <w:r w:rsidR="00324C80" w:rsidRPr="002326DE">
              <w:rPr>
                <w:rStyle w:val="Hipervnculo"/>
                <w:rFonts w:eastAsiaTheme="majorEastAsia"/>
                <w:noProof/>
              </w:rPr>
              <w:t>4.1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Cronograma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7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9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7D8B22B2" w14:textId="24C8962D" w:rsidR="00324C80" w:rsidRDefault="00456CA1" w:rsidP="00324C80">
          <w:pPr>
            <w:pStyle w:val="TDC2"/>
            <w:rPr>
              <w:rFonts w:asciiTheme="minorHAnsi" w:eastAsiaTheme="minorEastAsia" w:hAnsiTheme="minorHAnsi" w:cstheme="minorBidi"/>
              <w:noProof/>
              <w:sz w:val="22"/>
              <w:szCs w:val="22"/>
              <w:lang w:val="es-419" w:eastAsia="es-419"/>
            </w:rPr>
          </w:pPr>
          <w:hyperlink w:anchor="_Toc206661218" w:history="1">
            <w:r w:rsidR="00324C80" w:rsidRPr="002326DE">
              <w:rPr>
                <w:rStyle w:val="Hipervnculo"/>
                <w:rFonts w:eastAsiaTheme="majorEastAsia"/>
                <w:noProof/>
              </w:rPr>
              <w:t>4.2.</w:t>
            </w:r>
            <w:r w:rsidR="00324C8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s-419" w:eastAsia="es-419"/>
              </w:rPr>
              <w:tab/>
            </w:r>
            <w:r w:rsidR="00324C80" w:rsidRPr="002326DE">
              <w:rPr>
                <w:rStyle w:val="Hipervnculo"/>
                <w:rFonts w:eastAsiaTheme="majorEastAsia"/>
                <w:noProof/>
              </w:rPr>
              <w:t>Informe Económico</w:t>
            </w:r>
            <w:r w:rsidR="00324C80">
              <w:rPr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8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19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5DBEF22F" w14:textId="3B8266AC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19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Conclusione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19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21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015DE818" w14:textId="4A4FB1D2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20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Recomendacione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20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22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0A9D8D3B" w14:textId="492C8277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21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Bibliografía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21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23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593FBFDD" w14:textId="5199A385" w:rsidR="00324C80" w:rsidRDefault="00456CA1" w:rsidP="00324C80">
          <w:pPr>
            <w:pStyle w:val="TDC1"/>
            <w:tabs>
              <w:tab w:val="right" w:leader="dot" w:pos="8777"/>
            </w:tabs>
            <w:rPr>
              <w:rFonts w:asciiTheme="minorHAnsi" w:eastAsiaTheme="minorEastAsia" w:hAnsiTheme="minorHAnsi" w:cstheme="minorBidi"/>
              <w:bCs w:val="0"/>
              <w:caps w:val="0"/>
              <w:noProof/>
              <w:sz w:val="22"/>
              <w:szCs w:val="22"/>
              <w:lang w:val="es-419" w:eastAsia="es-419"/>
            </w:rPr>
          </w:pPr>
          <w:hyperlink w:anchor="_Toc206661222" w:history="1">
            <w:r w:rsidR="00324C80" w:rsidRPr="002326DE">
              <w:rPr>
                <w:rStyle w:val="Hipervnculo"/>
                <w:rFonts w:cs="Times New Roman"/>
                <w:caps w:val="0"/>
                <w:noProof/>
              </w:rPr>
              <w:t>Anexos</w:t>
            </w:r>
            <w:r w:rsidR="00324C80">
              <w:rPr>
                <w:caps w:val="0"/>
                <w:noProof/>
                <w:webHidden/>
              </w:rPr>
              <w:tab/>
            </w:r>
            <w:r w:rsidR="00324C80">
              <w:rPr>
                <w:noProof/>
                <w:webHidden/>
              </w:rPr>
              <w:fldChar w:fldCharType="begin"/>
            </w:r>
            <w:r w:rsidR="00324C80">
              <w:rPr>
                <w:noProof/>
                <w:webHidden/>
              </w:rPr>
              <w:instrText xml:space="preserve"> PAGEREF _Toc206661222 \h </w:instrText>
            </w:r>
            <w:r w:rsidR="00324C80">
              <w:rPr>
                <w:noProof/>
                <w:webHidden/>
              </w:rPr>
            </w:r>
            <w:r w:rsidR="00324C80">
              <w:rPr>
                <w:noProof/>
                <w:webHidden/>
              </w:rPr>
              <w:fldChar w:fldCharType="separate"/>
            </w:r>
            <w:r w:rsidR="00FE47D7">
              <w:rPr>
                <w:noProof/>
                <w:webHidden/>
              </w:rPr>
              <w:t>24</w:t>
            </w:r>
            <w:r w:rsidR="00324C80">
              <w:rPr>
                <w:noProof/>
                <w:webHidden/>
              </w:rPr>
              <w:fldChar w:fldCharType="end"/>
            </w:r>
          </w:hyperlink>
        </w:p>
        <w:p w14:paraId="427D4D22" w14:textId="7DB065CC" w:rsidR="00285DE9" w:rsidRPr="007001F4" w:rsidRDefault="00285DE9" w:rsidP="000051B9">
          <w:pPr>
            <w:pStyle w:val="TDC1"/>
            <w:tabs>
              <w:tab w:val="right" w:leader="dot" w:pos="8777"/>
            </w:tabs>
            <w:rPr>
              <w:rFonts w:cs="Times New Roman"/>
            </w:rPr>
          </w:pPr>
          <w:r w:rsidRPr="007001F4">
            <w:rPr>
              <w:rFonts w:cs="Times New Roman"/>
              <w:b/>
            </w:rPr>
            <w:fldChar w:fldCharType="end"/>
          </w:r>
        </w:p>
      </w:sdtContent>
    </w:sdt>
    <w:p w14:paraId="61F43E7F" w14:textId="669216E5" w:rsidR="00285DE9" w:rsidRPr="007001F4" w:rsidRDefault="00285DE9" w:rsidP="000051B9">
      <w:pPr>
        <w:spacing w:after="160" w:line="360" w:lineRule="auto"/>
        <w:jc w:val="left"/>
        <w:rPr>
          <w:rFonts w:eastAsiaTheme="majorEastAsia"/>
          <w:b/>
          <w:kern w:val="2"/>
          <w:szCs w:val="32"/>
          <w14:ligatures w14:val="standardContextual"/>
        </w:rPr>
      </w:pPr>
    </w:p>
    <w:p w14:paraId="2D3C5FAE" w14:textId="2A7E7D34" w:rsidR="00670FB7" w:rsidRPr="007001F4" w:rsidRDefault="00670FB7">
      <w:pPr>
        <w:spacing w:after="160" w:line="259" w:lineRule="auto"/>
        <w:jc w:val="left"/>
        <w:rPr>
          <w:rFonts w:eastAsiaTheme="majorEastAsia"/>
          <w:b/>
          <w:kern w:val="2"/>
          <w:szCs w:val="32"/>
          <w14:ligatures w14:val="standardContextual"/>
        </w:rPr>
      </w:pPr>
      <w:r w:rsidRPr="007001F4">
        <w:rPr>
          <w:rFonts w:eastAsiaTheme="majorEastAsia"/>
          <w:b/>
          <w:kern w:val="2"/>
          <w:szCs w:val="32"/>
          <w14:ligatures w14:val="standardContextual"/>
        </w:rPr>
        <w:br w:type="page"/>
      </w:r>
    </w:p>
    <w:p w14:paraId="221D45E4" w14:textId="3C920A71" w:rsidR="00CC30BE" w:rsidRPr="007001F4" w:rsidRDefault="00CC30BE" w:rsidP="000051B9">
      <w:pPr>
        <w:pStyle w:val="Ttulo1"/>
        <w:rPr>
          <w:rFonts w:cs="Times New Roman"/>
        </w:rPr>
      </w:pPr>
      <w:bookmarkStart w:id="5" w:name="_Toc206661186"/>
      <w:r w:rsidRPr="007001F4">
        <w:rPr>
          <w:rFonts w:cs="Times New Roman"/>
        </w:rPr>
        <w:lastRenderedPageBreak/>
        <w:t>ÍNDICE DE TABLAS</w:t>
      </w:r>
      <w:bookmarkEnd w:id="5"/>
    </w:p>
    <w:p w14:paraId="03DDC9A8" w14:textId="6EF2D990" w:rsidR="007001F4" w:rsidRDefault="007B699B" w:rsidP="007001F4">
      <w:pPr>
        <w:pStyle w:val="Tabladeilustraciones"/>
        <w:tabs>
          <w:tab w:val="right" w:leader="dot" w:pos="8777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val="es-419" w:eastAsia="es-419"/>
        </w:rPr>
      </w:pPr>
      <w:r w:rsidRPr="007001F4">
        <w:fldChar w:fldCharType="begin"/>
      </w:r>
      <w:r w:rsidRPr="007001F4">
        <w:instrText xml:space="preserve"> TOC \h \z \c "Tabla" </w:instrText>
      </w:r>
      <w:r w:rsidRPr="007001F4">
        <w:fldChar w:fldCharType="separate"/>
      </w:r>
      <w:hyperlink w:anchor="_Toc206078701" w:history="1">
        <w:r w:rsidR="007001F4" w:rsidRPr="00CB7299">
          <w:rPr>
            <w:rStyle w:val="Hipervnculo"/>
            <w:b/>
            <w:noProof/>
          </w:rPr>
          <w:t>Tabla 1</w:t>
        </w:r>
        <w:r w:rsidR="007001F4" w:rsidRPr="00CB7299">
          <w:rPr>
            <w:rStyle w:val="Hipervnculo"/>
            <w:noProof/>
          </w:rPr>
          <w:t xml:space="preserve"> Comparación de frecuencias absolutas y relativas</w:t>
        </w:r>
        <w:r w:rsidR="007001F4">
          <w:rPr>
            <w:noProof/>
            <w:webHidden/>
          </w:rPr>
          <w:tab/>
        </w:r>
        <w:r w:rsidR="007001F4">
          <w:rPr>
            <w:noProof/>
            <w:webHidden/>
          </w:rPr>
          <w:fldChar w:fldCharType="begin"/>
        </w:r>
        <w:r w:rsidR="007001F4">
          <w:rPr>
            <w:noProof/>
            <w:webHidden/>
          </w:rPr>
          <w:instrText xml:space="preserve"> PAGEREF _Toc206078701 \h </w:instrText>
        </w:r>
        <w:r w:rsidR="007001F4">
          <w:rPr>
            <w:noProof/>
            <w:webHidden/>
          </w:rPr>
        </w:r>
        <w:r w:rsid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15</w:t>
        </w:r>
        <w:r w:rsidR="007001F4">
          <w:rPr>
            <w:noProof/>
            <w:webHidden/>
          </w:rPr>
          <w:fldChar w:fldCharType="end"/>
        </w:r>
      </w:hyperlink>
    </w:p>
    <w:p w14:paraId="6E8DD89E" w14:textId="12BFA549" w:rsidR="007001F4" w:rsidRDefault="00456CA1" w:rsidP="007001F4">
      <w:pPr>
        <w:pStyle w:val="Tabladeilustraciones"/>
        <w:tabs>
          <w:tab w:val="right" w:leader="dot" w:pos="8777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val="es-419" w:eastAsia="es-419"/>
        </w:rPr>
      </w:pPr>
      <w:hyperlink w:anchor="_Toc206078702" w:history="1">
        <w:r w:rsidR="007001F4" w:rsidRPr="00CB7299">
          <w:rPr>
            <w:rStyle w:val="Hipervnculo"/>
            <w:b/>
            <w:bCs/>
            <w:noProof/>
          </w:rPr>
          <w:t>Tabla 2</w:t>
        </w:r>
        <w:r w:rsidR="007001F4" w:rsidRPr="00CB7299">
          <w:rPr>
            <w:rStyle w:val="Hipervnculo"/>
            <w:noProof/>
          </w:rPr>
          <w:t xml:space="preserve"> Niveles de satisfacción con las actividades</w:t>
        </w:r>
        <w:r w:rsidR="007001F4">
          <w:rPr>
            <w:noProof/>
            <w:webHidden/>
          </w:rPr>
          <w:tab/>
        </w:r>
        <w:r w:rsidR="007001F4">
          <w:rPr>
            <w:noProof/>
            <w:webHidden/>
          </w:rPr>
          <w:fldChar w:fldCharType="begin"/>
        </w:r>
        <w:r w:rsidR="007001F4">
          <w:rPr>
            <w:noProof/>
            <w:webHidden/>
          </w:rPr>
          <w:instrText xml:space="preserve"> PAGEREF _Toc206078702 \h </w:instrText>
        </w:r>
        <w:r w:rsidR="007001F4">
          <w:rPr>
            <w:noProof/>
            <w:webHidden/>
          </w:rPr>
        </w:r>
        <w:r w:rsid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17</w:t>
        </w:r>
        <w:r w:rsidR="007001F4">
          <w:rPr>
            <w:noProof/>
            <w:webHidden/>
          </w:rPr>
          <w:fldChar w:fldCharType="end"/>
        </w:r>
      </w:hyperlink>
    </w:p>
    <w:p w14:paraId="49A7595B" w14:textId="52BC1424" w:rsidR="00285DE9" w:rsidRPr="007001F4" w:rsidRDefault="007B699B" w:rsidP="000051B9">
      <w:pPr>
        <w:spacing w:after="160" w:line="360" w:lineRule="auto"/>
        <w:jc w:val="left"/>
      </w:pPr>
      <w:r w:rsidRPr="007001F4">
        <w:fldChar w:fldCharType="end"/>
      </w:r>
    </w:p>
    <w:p w14:paraId="12D69DE8" w14:textId="77777777" w:rsidR="007B699B" w:rsidRPr="007001F4" w:rsidRDefault="007B699B" w:rsidP="000051B9">
      <w:pPr>
        <w:spacing w:after="160" w:line="360" w:lineRule="auto"/>
        <w:jc w:val="left"/>
      </w:pPr>
    </w:p>
    <w:p w14:paraId="4AA5D2F9" w14:textId="569B86E1" w:rsidR="00142341" w:rsidRPr="007001F4" w:rsidRDefault="00142341">
      <w:pPr>
        <w:spacing w:after="160" w:line="259" w:lineRule="auto"/>
        <w:jc w:val="left"/>
      </w:pPr>
      <w:r w:rsidRPr="007001F4">
        <w:br w:type="page"/>
      </w:r>
    </w:p>
    <w:p w14:paraId="580F04CF" w14:textId="68543E1A" w:rsidR="00285DE9" w:rsidRPr="007001F4" w:rsidRDefault="00CC30BE" w:rsidP="000051B9">
      <w:pPr>
        <w:pStyle w:val="Ttulo1"/>
        <w:rPr>
          <w:rFonts w:cs="Times New Roman"/>
        </w:rPr>
      </w:pPr>
      <w:bookmarkStart w:id="6" w:name="_Toc206661187"/>
      <w:r w:rsidRPr="007001F4">
        <w:rPr>
          <w:rFonts w:cs="Times New Roman"/>
        </w:rPr>
        <w:lastRenderedPageBreak/>
        <w:t>ÍNDICE DE FIGURAS</w:t>
      </w:r>
      <w:bookmarkEnd w:id="6"/>
    </w:p>
    <w:p w14:paraId="5305044C" w14:textId="479C7966" w:rsidR="007B699B" w:rsidRPr="007001F4" w:rsidRDefault="007B699B" w:rsidP="007001F4">
      <w:pPr>
        <w:pStyle w:val="Tabladeilustraciones"/>
        <w:tabs>
          <w:tab w:val="right" w:leader="dot" w:pos="8777"/>
        </w:tabs>
        <w:spacing w:line="360" w:lineRule="auto"/>
        <w:rPr>
          <w:rFonts w:eastAsiaTheme="minorEastAsia"/>
          <w:noProof/>
          <w:sz w:val="22"/>
          <w:szCs w:val="22"/>
          <w:lang w:val="es-419" w:eastAsia="es-419"/>
        </w:rPr>
      </w:pPr>
      <w:r w:rsidRPr="007001F4">
        <w:fldChar w:fldCharType="begin"/>
      </w:r>
      <w:r w:rsidRPr="007001F4">
        <w:instrText xml:space="preserve"> TOC \h \z \c "Figura" </w:instrText>
      </w:r>
      <w:r w:rsidRPr="007001F4">
        <w:fldChar w:fldCharType="separate"/>
      </w:r>
      <w:hyperlink w:anchor="_Toc206077077" w:history="1">
        <w:r w:rsidRPr="007001F4">
          <w:rPr>
            <w:rStyle w:val="Hipervnculo"/>
            <w:b/>
            <w:bCs/>
            <w:noProof/>
          </w:rPr>
          <w:t>Figura 1</w:t>
        </w:r>
        <w:r w:rsidRPr="007001F4">
          <w:rPr>
            <w:rStyle w:val="Hipervnculo"/>
            <w:noProof/>
          </w:rPr>
          <w:t xml:space="preserve"> Comparación de valores del Pretest y Postest</w:t>
        </w:r>
        <w:r w:rsidRPr="007001F4">
          <w:rPr>
            <w:noProof/>
            <w:webHidden/>
          </w:rPr>
          <w:tab/>
        </w:r>
        <w:r w:rsidRPr="007001F4">
          <w:rPr>
            <w:noProof/>
            <w:webHidden/>
          </w:rPr>
          <w:fldChar w:fldCharType="begin"/>
        </w:r>
        <w:r w:rsidRPr="007001F4">
          <w:rPr>
            <w:noProof/>
            <w:webHidden/>
          </w:rPr>
          <w:instrText xml:space="preserve"> PAGEREF _Toc206077077 \h </w:instrText>
        </w:r>
        <w:r w:rsidRPr="007001F4">
          <w:rPr>
            <w:noProof/>
            <w:webHidden/>
          </w:rPr>
        </w:r>
        <w:r w:rsidRP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16</w:t>
        </w:r>
        <w:r w:rsidRPr="007001F4">
          <w:rPr>
            <w:noProof/>
            <w:webHidden/>
          </w:rPr>
          <w:fldChar w:fldCharType="end"/>
        </w:r>
      </w:hyperlink>
    </w:p>
    <w:p w14:paraId="0282B007" w14:textId="58374E1A" w:rsidR="007B699B" w:rsidRPr="007001F4" w:rsidRDefault="00456CA1" w:rsidP="007001F4">
      <w:pPr>
        <w:pStyle w:val="Tabladeilustraciones"/>
        <w:tabs>
          <w:tab w:val="right" w:leader="dot" w:pos="8777"/>
        </w:tabs>
        <w:spacing w:line="360" w:lineRule="auto"/>
        <w:rPr>
          <w:rFonts w:eastAsiaTheme="minorEastAsia"/>
          <w:noProof/>
          <w:sz w:val="22"/>
          <w:szCs w:val="22"/>
          <w:lang w:val="es-419" w:eastAsia="es-419"/>
        </w:rPr>
      </w:pPr>
      <w:hyperlink w:anchor="_Toc206077078" w:history="1">
        <w:r w:rsidR="007B699B" w:rsidRPr="007001F4">
          <w:rPr>
            <w:rStyle w:val="Hipervnculo"/>
            <w:b/>
            <w:noProof/>
          </w:rPr>
          <w:t xml:space="preserve">Figura 2 </w:t>
        </w:r>
        <w:r w:rsidR="007B699B" w:rsidRPr="007001F4">
          <w:rPr>
            <w:rStyle w:val="Hipervnculo"/>
            <w:noProof/>
          </w:rPr>
          <w:t>Nivel de satisfacción con las actividades</w:t>
        </w:r>
        <w:r w:rsidR="007B699B" w:rsidRPr="007001F4">
          <w:rPr>
            <w:noProof/>
            <w:webHidden/>
          </w:rPr>
          <w:tab/>
        </w:r>
        <w:r w:rsidR="007B699B" w:rsidRPr="007001F4">
          <w:rPr>
            <w:noProof/>
            <w:webHidden/>
          </w:rPr>
          <w:fldChar w:fldCharType="begin"/>
        </w:r>
        <w:r w:rsidR="007B699B" w:rsidRPr="007001F4">
          <w:rPr>
            <w:noProof/>
            <w:webHidden/>
          </w:rPr>
          <w:instrText xml:space="preserve"> PAGEREF _Toc206077078 \h </w:instrText>
        </w:r>
        <w:r w:rsidR="007B699B" w:rsidRPr="007001F4">
          <w:rPr>
            <w:noProof/>
            <w:webHidden/>
          </w:rPr>
        </w:r>
        <w:r w:rsidR="007B699B" w:rsidRP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17</w:t>
        </w:r>
        <w:r w:rsidR="007B699B" w:rsidRPr="007001F4">
          <w:rPr>
            <w:noProof/>
            <w:webHidden/>
          </w:rPr>
          <w:fldChar w:fldCharType="end"/>
        </w:r>
      </w:hyperlink>
    </w:p>
    <w:p w14:paraId="02DF5121" w14:textId="6AA7BCE7" w:rsidR="00285DE9" w:rsidRPr="007001F4" w:rsidRDefault="007B699B" w:rsidP="000051B9">
      <w:pPr>
        <w:spacing w:after="160" w:line="360" w:lineRule="auto"/>
        <w:jc w:val="left"/>
      </w:pPr>
      <w:r w:rsidRPr="007001F4">
        <w:fldChar w:fldCharType="end"/>
      </w:r>
    </w:p>
    <w:p w14:paraId="229895D0" w14:textId="52B820EE" w:rsidR="007B699B" w:rsidRPr="007001F4" w:rsidRDefault="007B699B" w:rsidP="000051B9">
      <w:pPr>
        <w:spacing w:after="160" w:line="360" w:lineRule="auto"/>
        <w:jc w:val="left"/>
      </w:pPr>
    </w:p>
    <w:p w14:paraId="7CD43887" w14:textId="74898CB9" w:rsidR="007B699B" w:rsidRPr="007001F4" w:rsidRDefault="007B699B">
      <w:pPr>
        <w:spacing w:after="160" w:line="259" w:lineRule="auto"/>
        <w:jc w:val="left"/>
      </w:pPr>
      <w:r w:rsidRPr="007001F4">
        <w:br w:type="page"/>
      </w:r>
    </w:p>
    <w:p w14:paraId="53384FE4" w14:textId="722BE306" w:rsidR="00285DE9" w:rsidRPr="007001F4" w:rsidRDefault="00CC30BE" w:rsidP="000051B9">
      <w:pPr>
        <w:pStyle w:val="Ttulo1"/>
        <w:rPr>
          <w:rFonts w:cs="Times New Roman"/>
        </w:rPr>
      </w:pPr>
      <w:bookmarkStart w:id="7" w:name="_Toc206661188"/>
      <w:r w:rsidRPr="007001F4">
        <w:rPr>
          <w:rFonts w:cs="Times New Roman"/>
        </w:rPr>
        <w:lastRenderedPageBreak/>
        <w:t>ÍNDICE DE ANEXOS</w:t>
      </w:r>
      <w:bookmarkEnd w:id="7"/>
    </w:p>
    <w:p w14:paraId="34B83CC7" w14:textId="0BFB065A" w:rsidR="007B699B" w:rsidRPr="007001F4" w:rsidRDefault="007B699B" w:rsidP="007B699B">
      <w:pPr>
        <w:pStyle w:val="Tabladeilustraciones"/>
        <w:tabs>
          <w:tab w:val="right" w:leader="dot" w:pos="8777"/>
        </w:tabs>
        <w:spacing w:line="360" w:lineRule="auto"/>
        <w:rPr>
          <w:rFonts w:eastAsiaTheme="minorEastAsia"/>
          <w:noProof/>
          <w:sz w:val="22"/>
          <w:szCs w:val="22"/>
          <w:lang w:val="es-419" w:eastAsia="es-419"/>
        </w:rPr>
      </w:pPr>
      <w:r w:rsidRPr="007001F4">
        <w:fldChar w:fldCharType="begin"/>
      </w:r>
      <w:r w:rsidRPr="007001F4">
        <w:instrText xml:space="preserve"> TOC \h \z \c "Anexo" </w:instrText>
      </w:r>
      <w:r w:rsidRPr="007001F4">
        <w:fldChar w:fldCharType="separate"/>
      </w:r>
      <w:hyperlink w:anchor="_Toc206077200" w:history="1">
        <w:r w:rsidRPr="007001F4">
          <w:rPr>
            <w:rStyle w:val="Hipervnculo"/>
            <w:b/>
            <w:bCs/>
            <w:noProof/>
          </w:rPr>
          <w:t>Anexo 1</w:t>
        </w:r>
        <w:r w:rsidRPr="007001F4">
          <w:rPr>
            <w:rStyle w:val="Hipervnculo"/>
            <w:noProof/>
          </w:rPr>
          <w:t xml:space="preserve"> Consideraciones para impresión de DVD</w:t>
        </w:r>
        <w:r w:rsidRPr="007001F4">
          <w:rPr>
            <w:noProof/>
            <w:webHidden/>
          </w:rPr>
          <w:tab/>
        </w:r>
        <w:r w:rsidRPr="007001F4">
          <w:rPr>
            <w:noProof/>
            <w:webHidden/>
          </w:rPr>
          <w:fldChar w:fldCharType="begin"/>
        </w:r>
        <w:r w:rsidRPr="007001F4">
          <w:rPr>
            <w:noProof/>
            <w:webHidden/>
          </w:rPr>
          <w:instrText xml:space="preserve"> PAGEREF _Toc206077200 \h </w:instrText>
        </w:r>
        <w:r w:rsidRPr="007001F4">
          <w:rPr>
            <w:noProof/>
            <w:webHidden/>
          </w:rPr>
        </w:r>
        <w:r w:rsidRP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26</w:t>
        </w:r>
        <w:r w:rsidRPr="007001F4">
          <w:rPr>
            <w:noProof/>
            <w:webHidden/>
          </w:rPr>
          <w:fldChar w:fldCharType="end"/>
        </w:r>
      </w:hyperlink>
    </w:p>
    <w:p w14:paraId="1B0067F3" w14:textId="3FEA1312" w:rsidR="007B699B" w:rsidRPr="007001F4" w:rsidRDefault="00456CA1" w:rsidP="007B699B">
      <w:pPr>
        <w:pStyle w:val="Tabladeilustraciones"/>
        <w:tabs>
          <w:tab w:val="right" w:leader="dot" w:pos="8777"/>
        </w:tabs>
        <w:spacing w:line="360" w:lineRule="auto"/>
        <w:rPr>
          <w:rFonts w:eastAsiaTheme="minorEastAsia"/>
          <w:noProof/>
          <w:sz w:val="22"/>
          <w:szCs w:val="22"/>
          <w:lang w:val="es-419" w:eastAsia="es-419"/>
        </w:rPr>
      </w:pPr>
      <w:hyperlink r:id="rId10" w:anchor="_Toc206077201" w:history="1">
        <w:r w:rsidR="007B699B" w:rsidRPr="007001F4">
          <w:rPr>
            <w:rStyle w:val="Hipervnculo"/>
            <w:b/>
            <w:bCs/>
            <w:noProof/>
          </w:rPr>
          <w:t>Anexo 2</w:t>
        </w:r>
        <w:r w:rsidR="007B699B" w:rsidRPr="007001F4">
          <w:rPr>
            <w:rStyle w:val="Hipervnculo"/>
            <w:noProof/>
          </w:rPr>
          <w:t xml:space="preserve"> Actividad 1: Manejo y empleo de Google Workspace</w:t>
        </w:r>
        <w:r w:rsidR="007B699B" w:rsidRPr="007001F4">
          <w:rPr>
            <w:noProof/>
            <w:webHidden/>
          </w:rPr>
          <w:tab/>
        </w:r>
        <w:r w:rsidR="007B699B" w:rsidRPr="007001F4">
          <w:rPr>
            <w:noProof/>
            <w:webHidden/>
          </w:rPr>
          <w:fldChar w:fldCharType="begin"/>
        </w:r>
        <w:r w:rsidR="007B699B" w:rsidRPr="007001F4">
          <w:rPr>
            <w:noProof/>
            <w:webHidden/>
          </w:rPr>
          <w:instrText xml:space="preserve"> PAGEREF _Toc206077201 \h </w:instrText>
        </w:r>
        <w:r w:rsidR="007B699B" w:rsidRPr="007001F4">
          <w:rPr>
            <w:noProof/>
            <w:webHidden/>
          </w:rPr>
        </w:r>
        <w:r w:rsidR="007B699B" w:rsidRPr="007001F4">
          <w:rPr>
            <w:noProof/>
            <w:webHidden/>
          </w:rPr>
          <w:fldChar w:fldCharType="separate"/>
        </w:r>
        <w:r w:rsidR="0036772A">
          <w:rPr>
            <w:noProof/>
            <w:webHidden/>
          </w:rPr>
          <w:t>27</w:t>
        </w:r>
        <w:r w:rsidR="007B699B" w:rsidRPr="007001F4">
          <w:rPr>
            <w:noProof/>
            <w:webHidden/>
          </w:rPr>
          <w:fldChar w:fldCharType="end"/>
        </w:r>
      </w:hyperlink>
    </w:p>
    <w:p w14:paraId="18B16387" w14:textId="79A09DF4" w:rsidR="00285DE9" w:rsidRPr="007001F4" w:rsidRDefault="007B699B" w:rsidP="000051B9">
      <w:pPr>
        <w:spacing w:after="160" w:line="360" w:lineRule="auto"/>
        <w:jc w:val="left"/>
      </w:pPr>
      <w:r w:rsidRPr="007001F4">
        <w:fldChar w:fldCharType="end"/>
      </w:r>
    </w:p>
    <w:p w14:paraId="07FC3122" w14:textId="70F5A38A" w:rsidR="00670FB7" w:rsidRPr="007001F4" w:rsidRDefault="00670FB7">
      <w:pPr>
        <w:spacing w:after="160" w:line="259" w:lineRule="auto"/>
        <w:jc w:val="left"/>
      </w:pPr>
      <w:r w:rsidRPr="007001F4">
        <w:br w:type="page"/>
      </w:r>
    </w:p>
    <w:p w14:paraId="325DBDBD" w14:textId="02005622" w:rsidR="00285DE9" w:rsidRPr="007001F4" w:rsidRDefault="00CC30BE" w:rsidP="000051B9">
      <w:pPr>
        <w:pStyle w:val="Ttulo1"/>
        <w:rPr>
          <w:rFonts w:cs="Times New Roman"/>
        </w:rPr>
      </w:pPr>
      <w:bookmarkStart w:id="8" w:name="_Toc206661189"/>
      <w:r w:rsidRPr="007001F4">
        <w:rPr>
          <w:rFonts w:cs="Times New Roman"/>
        </w:rPr>
        <w:lastRenderedPageBreak/>
        <w:t>RESUMEN</w:t>
      </w:r>
      <w:bookmarkEnd w:id="8"/>
    </w:p>
    <w:p w14:paraId="7CBE9A87" w14:textId="77777777" w:rsidR="00670FB7" w:rsidRPr="007001F4" w:rsidRDefault="00670FB7" w:rsidP="00BA2F58">
      <w:pPr>
        <w:spacing w:line="360" w:lineRule="auto"/>
        <w:ind w:firstLine="708"/>
        <w:rPr>
          <w:color w:val="000000" w:themeColor="text1"/>
        </w:rPr>
      </w:pPr>
      <w:r w:rsidRPr="007001F4">
        <w:t xml:space="preserve">El resumen debe contener lo </w:t>
      </w:r>
      <w:r w:rsidRPr="007001F4">
        <w:rPr>
          <w:color w:val="000000" w:themeColor="text1"/>
        </w:rPr>
        <w:t xml:space="preserve">siguiente: Contexto, objetivos, metodología, resultados y conclusiones. La extensión máxima es de 250 palabras. </w:t>
      </w:r>
    </w:p>
    <w:p w14:paraId="373B29F3" w14:textId="3B3A483E" w:rsidR="00670FB7" w:rsidRPr="007001F4" w:rsidRDefault="00670FB7" w:rsidP="00670FB7">
      <w:pPr>
        <w:spacing w:line="360" w:lineRule="auto"/>
        <w:rPr>
          <w:color w:val="000000" w:themeColor="text1"/>
        </w:rPr>
      </w:pPr>
      <w:r w:rsidRPr="007001F4">
        <w:rPr>
          <w:b/>
          <w:bCs/>
          <w:color w:val="000000" w:themeColor="text1"/>
        </w:rPr>
        <w:t>Palabras clave:</w:t>
      </w:r>
      <w:r w:rsidRPr="007001F4">
        <w:rPr>
          <w:color w:val="000000" w:themeColor="text1"/>
        </w:rPr>
        <w:t xml:space="preserve"> Palabra 1, palabra 2, palabra 3, palabra 4, palabra 5.</w:t>
      </w:r>
      <w:r w:rsidR="00355895">
        <w:rPr>
          <w:color w:val="000000" w:themeColor="text1"/>
        </w:rPr>
        <w:t xml:space="preserve"> </w:t>
      </w:r>
    </w:p>
    <w:p w14:paraId="35DC8FD1" w14:textId="41C3F6F3" w:rsidR="00670FB7" w:rsidRPr="007001F4" w:rsidRDefault="00670FB7" w:rsidP="000051B9">
      <w:pPr>
        <w:spacing w:after="160" w:line="360" w:lineRule="auto"/>
        <w:jc w:val="left"/>
      </w:pPr>
    </w:p>
    <w:p w14:paraId="15E5A3EB" w14:textId="25CE2778" w:rsidR="00670FB7" w:rsidRPr="007001F4" w:rsidRDefault="00670FB7">
      <w:pPr>
        <w:spacing w:after="160" w:line="259" w:lineRule="auto"/>
        <w:jc w:val="left"/>
      </w:pPr>
      <w:r w:rsidRPr="007001F4">
        <w:br w:type="page"/>
      </w:r>
    </w:p>
    <w:p w14:paraId="5144C251" w14:textId="3F3208DD" w:rsidR="00285DE9" w:rsidRPr="007001F4" w:rsidRDefault="00CC30BE" w:rsidP="000051B9">
      <w:pPr>
        <w:pStyle w:val="Ttulo1"/>
        <w:rPr>
          <w:rFonts w:cs="Times New Roman"/>
        </w:rPr>
      </w:pPr>
      <w:bookmarkStart w:id="9" w:name="_Toc206661190"/>
      <w:r w:rsidRPr="007001F4">
        <w:rPr>
          <w:rFonts w:cs="Times New Roman"/>
        </w:rPr>
        <w:lastRenderedPageBreak/>
        <w:t>INTRODUCCIÓN</w:t>
      </w:r>
      <w:bookmarkEnd w:id="9"/>
    </w:p>
    <w:p w14:paraId="04B9E242" w14:textId="0516475B" w:rsidR="00670FB7" w:rsidRPr="007001F4" w:rsidRDefault="00670FB7" w:rsidP="00BA2F58">
      <w:pPr>
        <w:spacing w:line="360" w:lineRule="auto"/>
        <w:ind w:firstLine="708"/>
      </w:pPr>
      <w:r w:rsidRPr="007001F4">
        <w:t>Este apartado se elabora considerando los siguientes aspectos: la relevancia de la intervención social desarrollada, la identificación del área de acción, la línea de intervención y el tema específico abordado; así como la formulación del propósito del proyecto y la descripción de los métodos aplicados durante su ejecución.</w:t>
      </w:r>
      <w:r w:rsidR="00BA2F58" w:rsidRPr="007001F4">
        <w:t xml:space="preserve"> </w:t>
      </w:r>
    </w:p>
    <w:p w14:paraId="6A29AF34" w14:textId="77777777" w:rsidR="00670FB7" w:rsidRPr="007001F4" w:rsidRDefault="00670FB7" w:rsidP="004241C9">
      <w:pPr>
        <w:spacing w:before="240" w:line="360" w:lineRule="auto"/>
      </w:pPr>
      <w:r w:rsidRPr="007001F4">
        <w:t xml:space="preserve">En otro párrafo, se debe exponer la estructura del informe. </w:t>
      </w:r>
    </w:p>
    <w:p w14:paraId="5DFB5888" w14:textId="5C3344B1" w:rsidR="00670FB7" w:rsidRPr="007001F4" w:rsidRDefault="00670FB7" w:rsidP="000051B9">
      <w:pPr>
        <w:spacing w:after="160" w:line="360" w:lineRule="auto"/>
        <w:jc w:val="left"/>
      </w:pPr>
    </w:p>
    <w:p w14:paraId="35DF1C3C" w14:textId="4B4AECC8" w:rsidR="00670FB7" w:rsidRPr="007001F4" w:rsidRDefault="00670FB7" w:rsidP="000051B9">
      <w:pPr>
        <w:spacing w:after="160" w:line="360" w:lineRule="auto"/>
        <w:jc w:val="left"/>
      </w:pPr>
    </w:p>
    <w:p w14:paraId="146A9D56" w14:textId="59229633" w:rsidR="00670FB7" w:rsidRPr="007001F4" w:rsidRDefault="00670FB7">
      <w:pPr>
        <w:spacing w:after="160" w:line="259" w:lineRule="auto"/>
        <w:jc w:val="left"/>
      </w:pPr>
      <w:r w:rsidRPr="007001F4">
        <w:br w:type="page"/>
      </w:r>
    </w:p>
    <w:p w14:paraId="7A95CA5C" w14:textId="79D12481" w:rsidR="00CC30BE" w:rsidRPr="007001F4" w:rsidRDefault="00CC30BE" w:rsidP="000051B9">
      <w:pPr>
        <w:pStyle w:val="Ttulo1"/>
        <w:rPr>
          <w:rFonts w:cs="Times New Roman"/>
        </w:rPr>
      </w:pPr>
      <w:bookmarkStart w:id="10" w:name="_Toc206661191"/>
      <w:r w:rsidRPr="007001F4">
        <w:rPr>
          <w:rFonts w:cs="Times New Roman"/>
        </w:rPr>
        <w:lastRenderedPageBreak/>
        <w:t xml:space="preserve">CAPÍTULO I </w:t>
      </w:r>
      <w:r w:rsidR="00F67F90" w:rsidRPr="007001F4">
        <w:rPr>
          <w:rFonts w:cs="Times New Roman"/>
        </w:rPr>
        <w:br/>
      </w:r>
      <w:r w:rsidRPr="007001F4">
        <w:rPr>
          <w:rFonts w:cs="Times New Roman"/>
        </w:rPr>
        <w:t>REVISIÓN DE LITERATURA</w:t>
      </w:r>
      <w:bookmarkEnd w:id="10"/>
    </w:p>
    <w:p w14:paraId="5F813331" w14:textId="118274D4" w:rsidR="00CC30BE" w:rsidRPr="007001F4" w:rsidRDefault="00240BDD" w:rsidP="000051B9">
      <w:pPr>
        <w:pStyle w:val="Ttulo2"/>
        <w:spacing w:line="360" w:lineRule="auto"/>
        <w:rPr>
          <w:rFonts w:cs="Times New Roman"/>
        </w:rPr>
      </w:pPr>
      <w:bookmarkStart w:id="11" w:name="_Toc206661192"/>
      <w:r w:rsidRPr="007001F4">
        <w:rPr>
          <w:rFonts w:cs="Times New Roman"/>
        </w:rPr>
        <w:t>MARCO TEÓRICO</w:t>
      </w:r>
      <w:bookmarkEnd w:id="11"/>
    </w:p>
    <w:p w14:paraId="7B8D377C" w14:textId="77777777" w:rsidR="00670FB7" w:rsidRPr="007001F4" w:rsidRDefault="00670FB7" w:rsidP="00BA2F58">
      <w:pPr>
        <w:ind w:firstLine="708"/>
      </w:pPr>
      <w:r w:rsidRPr="007001F4">
        <w:t xml:space="preserve">Haga clic pulse aquí para escribir texto.  </w:t>
      </w:r>
    </w:p>
    <w:p w14:paraId="7A95BDBB" w14:textId="352A9A52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12" w:name="_Toc206661193"/>
      <w:r w:rsidRPr="007001F4">
        <w:rPr>
          <w:rFonts w:cs="Times New Roman"/>
        </w:rPr>
        <w:t>Sub Temas</w:t>
      </w:r>
      <w:bookmarkEnd w:id="12"/>
    </w:p>
    <w:p w14:paraId="3E6F18B3" w14:textId="3F5B68DD" w:rsidR="00240BDD" w:rsidRPr="007001F4" w:rsidRDefault="00240BDD" w:rsidP="00BA2F58">
      <w:pPr>
        <w:ind w:firstLine="708"/>
      </w:pPr>
      <w:r w:rsidRPr="007001F4">
        <w:t>Haga clic pulse aquí para escribir texto.</w:t>
      </w:r>
    </w:p>
    <w:p w14:paraId="30D2C4B2" w14:textId="77777777" w:rsidR="00BA2F58" w:rsidRPr="0036772A" w:rsidRDefault="00BA2F58" w:rsidP="00BA2F58">
      <w:pPr>
        <w:ind w:firstLine="708"/>
        <w:rPr>
          <w:sz w:val="18"/>
          <w:szCs w:val="18"/>
        </w:rPr>
      </w:pPr>
    </w:p>
    <w:p w14:paraId="5D9CB474" w14:textId="375BD8B9" w:rsidR="00CC30BE" w:rsidRPr="007001F4" w:rsidRDefault="00240BDD" w:rsidP="00BA2F58">
      <w:pPr>
        <w:pStyle w:val="Ttulo2"/>
        <w:spacing w:line="360" w:lineRule="auto"/>
        <w:rPr>
          <w:rFonts w:cs="Times New Roman"/>
        </w:rPr>
      </w:pPr>
      <w:bookmarkStart w:id="13" w:name="_Toc206661194"/>
      <w:r w:rsidRPr="007001F4">
        <w:rPr>
          <w:rFonts w:cs="Times New Roman"/>
        </w:rPr>
        <w:t>ANTECEDENTES</w:t>
      </w:r>
      <w:bookmarkEnd w:id="13"/>
    </w:p>
    <w:p w14:paraId="5FC3BA5A" w14:textId="0D97D0C6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14" w:name="_Toc206661195"/>
      <w:r w:rsidRPr="007001F4">
        <w:rPr>
          <w:rFonts w:cs="Times New Roman"/>
        </w:rPr>
        <w:t>Internacionales</w:t>
      </w:r>
      <w:bookmarkEnd w:id="14"/>
    </w:p>
    <w:p w14:paraId="1430FCE5" w14:textId="779EFA6F" w:rsidR="00240BDD" w:rsidRPr="007001F4" w:rsidRDefault="00240BDD" w:rsidP="00BA2F58">
      <w:pPr>
        <w:ind w:firstLine="708"/>
      </w:pPr>
      <w:r w:rsidRPr="007001F4">
        <w:t>Haga clic pulse aquí para escribir texto.</w:t>
      </w:r>
    </w:p>
    <w:p w14:paraId="72D10454" w14:textId="28FA682A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15" w:name="_Toc206661196"/>
      <w:r w:rsidRPr="007001F4">
        <w:rPr>
          <w:rFonts w:cs="Times New Roman"/>
        </w:rPr>
        <w:t>Nacionales</w:t>
      </w:r>
      <w:bookmarkEnd w:id="15"/>
    </w:p>
    <w:p w14:paraId="297AE635" w14:textId="156D9838" w:rsidR="00240BDD" w:rsidRPr="007001F4" w:rsidRDefault="00240BDD" w:rsidP="00BA2F58">
      <w:pPr>
        <w:ind w:firstLine="708"/>
      </w:pPr>
      <w:r w:rsidRPr="007001F4">
        <w:t>Haga clic pulse aquí para escribir texto.</w:t>
      </w:r>
    </w:p>
    <w:p w14:paraId="57A01176" w14:textId="287554C4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16" w:name="_Toc206661197"/>
      <w:r w:rsidRPr="007001F4">
        <w:rPr>
          <w:rFonts w:cs="Times New Roman"/>
        </w:rPr>
        <w:t>Locales</w:t>
      </w:r>
      <w:bookmarkEnd w:id="16"/>
    </w:p>
    <w:p w14:paraId="3841B46D" w14:textId="0B6D5B2C" w:rsidR="00240BDD" w:rsidRPr="007001F4" w:rsidRDefault="00240BDD" w:rsidP="00BA2F58">
      <w:pPr>
        <w:ind w:firstLine="708"/>
      </w:pPr>
      <w:r w:rsidRPr="007001F4">
        <w:t>Haga clic pulse aquí para escribir texto.</w:t>
      </w:r>
    </w:p>
    <w:p w14:paraId="63C9114A" w14:textId="68FD518E" w:rsidR="00285DE9" w:rsidRDefault="00285DE9" w:rsidP="000051B9">
      <w:pPr>
        <w:spacing w:after="160" w:line="360" w:lineRule="auto"/>
        <w:jc w:val="left"/>
      </w:pPr>
    </w:p>
    <w:p w14:paraId="592EB443" w14:textId="6FC65BF5" w:rsidR="0036772A" w:rsidRDefault="0036772A" w:rsidP="000051B9">
      <w:pPr>
        <w:spacing w:after="160" w:line="360" w:lineRule="auto"/>
        <w:jc w:val="left"/>
      </w:pPr>
    </w:p>
    <w:p w14:paraId="27C2BC3E" w14:textId="476AAB99" w:rsidR="0036772A" w:rsidRDefault="0036772A">
      <w:pPr>
        <w:spacing w:after="160" w:line="259" w:lineRule="auto"/>
        <w:jc w:val="left"/>
      </w:pPr>
      <w:r>
        <w:br w:type="page"/>
      </w:r>
    </w:p>
    <w:p w14:paraId="2672E960" w14:textId="69056B85" w:rsidR="00CC30BE" w:rsidRPr="007001F4" w:rsidRDefault="00CC30BE" w:rsidP="000051B9">
      <w:pPr>
        <w:pStyle w:val="Ttulo1"/>
        <w:rPr>
          <w:rFonts w:cs="Times New Roman"/>
        </w:rPr>
      </w:pPr>
      <w:bookmarkStart w:id="17" w:name="_Toc206661198"/>
      <w:r w:rsidRPr="007001F4">
        <w:rPr>
          <w:rFonts w:cs="Times New Roman"/>
        </w:rPr>
        <w:lastRenderedPageBreak/>
        <w:t>CAPÍTULO II</w:t>
      </w:r>
      <w:r w:rsidR="00B35700" w:rsidRPr="007001F4">
        <w:rPr>
          <w:rFonts w:cs="Times New Roman"/>
        </w:rPr>
        <w:br/>
      </w:r>
      <w:r w:rsidRPr="007001F4">
        <w:rPr>
          <w:rFonts w:cs="Times New Roman"/>
        </w:rPr>
        <w:t>MATERIALES Y MÉTODOS</w:t>
      </w:r>
      <w:bookmarkEnd w:id="17"/>
    </w:p>
    <w:p w14:paraId="737E1FC4" w14:textId="77777777" w:rsidR="00052A19" w:rsidRPr="00052A19" w:rsidRDefault="00052A19" w:rsidP="00052A19">
      <w:pPr>
        <w:pStyle w:val="Prrafodelista"/>
        <w:keepNext/>
        <w:keepLines/>
        <w:numPr>
          <w:ilvl w:val="0"/>
          <w:numId w:val="27"/>
        </w:numPr>
        <w:spacing w:before="40" w:line="360" w:lineRule="auto"/>
        <w:contextualSpacing w:val="0"/>
        <w:jc w:val="both"/>
        <w:outlineLvl w:val="1"/>
        <w:rPr>
          <w:rFonts w:eastAsiaTheme="majorEastAsia" w:cs="Times New Roman"/>
          <w:b/>
          <w:vanish/>
          <w:szCs w:val="26"/>
          <w:lang w:val="es-ES" w:eastAsia="es-ES"/>
        </w:rPr>
      </w:pPr>
      <w:bookmarkStart w:id="18" w:name="_Toc206066254"/>
      <w:bookmarkStart w:id="19" w:name="_Toc206661199"/>
      <w:bookmarkEnd w:id="18"/>
      <w:bookmarkEnd w:id="19"/>
    </w:p>
    <w:p w14:paraId="17DF41F5" w14:textId="22ECDA44" w:rsidR="00971BA2" w:rsidRDefault="00971BA2" w:rsidP="00052A19">
      <w:pPr>
        <w:pStyle w:val="Ttulo2"/>
      </w:pPr>
      <w:bookmarkStart w:id="20" w:name="_Toc206661200"/>
      <w:r>
        <w:t>ENFOQUE</w:t>
      </w:r>
      <w:bookmarkEnd w:id="20"/>
      <w:r>
        <w:t xml:space="preserve"> </w:t>
      </w:r>
    </w:p>
    <w:p w14:paraId="040C5E81" w14:textId="77777777" w:rsidR="00971BA2" w:rsidRPr="007001F4" w:rsidRDefault="00971BA2" w:rsidP="00971BA2">
      <w:pPr>
        <w:ind w:firstLine="708"/>
      </w:pPr>
      <w:r w:rsidRPr="007001F4">
        <w:t>Haga clic pulse aquí para escribir texto.</w:t>
      </w:r>
    </w:p>
    <w:p w14:paraId="216FCD56" w14:textId="00E1C359" w:rsidR="00CC30BE" w:rsidRPr="007001F4" w:rsidRDefault="0036772A" w:rsidP="000051B9">
      <w:pPr>
        <w:pStyle w:val="Ttulo2"/>
        <w:spacing w:line="360" w:lineRule="auto"/>
        <w:rPr>
          <w:rFonts w:cs="Times New Roman"/>
        </w:rPr>
      </w:pPr>
      <w:bookmarkStart w:id="21" w:name="_Toc206661201"/>
      <w:r w:rsidRPr="007001F4">
        <w:rPr>
          <w:rFonts w:cs="Times New Roman"/>
        </w:rPr>
        <w:t>TÉCNICAS</w:t>
      </w:r>
      <w:bookmarkEnd w:id="21"/>
    </w:p>
    <w:p w14:paraId="54860D3D" w14:textId="77777777" w:rsidR="00BA2F58" w:rsidRPr="007001F4" w:rsidRDefault="00BA2F58" w:rsidP="00BA2F58">
      <w:pPr>
        <w:ind w:firstLine="708"/>
      </w:pPr>
      <w:r w:rsidRPr="007001F4">
        <w:t>Haga clic pulse aquí para escribir texto.</w:t>
      </w:r>
    </w:p>
    <w:p w14:paraId="59251E54" w14:textId="1E97FD3B" w:rsidR="00CC30BE" w:rsidRPr="007001F4" w:rsidRDefault="0036772A" w:rsidP="000051B9">
      <w:pPr>
        <w:pStyle w:val="Ttulo2"/>
        <w:spacing w:line="360" w:lineRule="auto"/>
        <w:rPr>
          <w:rFonts w:cs="Times New Roman"/>
        </w:rPr>
      </w:pPr>
      <w:bookmarkStart w:id="22" w:name="_Toc206661202"/>
      <w:r w:rsidRPr="007001F4">
        <w:rPr>
          <w:rFonts w:cs="Times New Roman"/>
        </w:rPr>
        <w:t>INSTRUMENTOS DE EVALUACIÓN</w:t>
      </w:r>
      <w:bookmarkEnd w:id="22"/>
    </w:p>
    <w:p w14:paraId="27EB8D90" w14:textId="77777777" w:rsidR="00BA2F58" w:rsidRPr="007001F4" w:rsidRDefault="00BA2F58" w:rsidP="00BA2F58">
      <w:pPr>
        <w:ind w:firstLine="708"/>
      </w:pPr>
      <w:r w:rsidRPr="007001F4">
        <w:t>Haga clic pulse aquí para escribir texto.</w:t>
      </w:r>
    </w:p>
    <w:p w14:paraId="00095E4D" w14:textId="2B573149" w:rsidR="00CC30BE" w:rsidRPr="007001F4" w:rsidRDefault="0036772A" w:rsidP="000051B9">
      <w:pPr>
        <w:pStyle w:val="Ttulo2"/>
        <w:spacing w:line="360" w:lineRule="auto"/>
        <w:rPr>
          <w:rFonts w:cs="Times New Roman"/>
        </w:rPr>
      </w:pPr>
      <w:bookmarkStart w:id="23" w:name="_Toc206661203"/>
      <w:r w:rsidRPr="007001F4">
        <w:rPr>
          <w:rFonts w:cs="Times New Roman"/>
        </w:rPr>
        <w:t>LUGAR DONDE SE HA DESARROLLADO LA INTERVENCIÓN</w:t>
      </w:r>
      <w:bookmarkEnd w:id="23"/>
    </w:p>
    <w:p w14:paraId="4C082B84" w14:textId="77777777" w:rsidR="00BA2F58" w:rsidRPr="007001F4" w:rsidRDefault="00BA2F58" w:rsidP="00BA2F58">
      <w:pPr>
        <w:ind w:firstLine="708"/>
      </w:pPr>
      <w:r w:rsidRPr="007001F4">
        <w:t>Haga clic pulse aquí para escribir texto.</w:t>
      </w:r>
    </w:p>
    <w:p w14:paraId="02736507" w14:textId="2B5C09BA" w:rsidR="00CC30BE" w:rsidRPr="007001F4" w:rsidRDefault="0036772A" w:rsidP="000051B9">
      <w:pPr>
        <w:pStyle w:val="Ttulo2"/>
        <w:spacing w:line="360" w:lineRule="auto"/>
        <w:rPr>
          <w:rFonts w:cs="Times New Roman"/>
        </w:rPr>
      </w:pPr>
      <w:bookmarkStart w:id="24" w:name="_Toc206661204"/>
      <w:r w:rsidRPr="007001F4">
        <w:rPr>
          <w:rFonts w:cs="Times New Roman"/>
        </w:rPr>
        <w:t>NÚMERO DE BENEFICIARIOS</w:t>
      </w:r>
      <w:bookmarkEnd w:id="24"/>
    </w:p>
    <w:p w14:paraId="29F8443D" w14:textId="77777777" w:rsidR="00BA2F58" w:rsidRPr="007001F4" w:rsidRDefault="00BA2F58" w:rsidP="00BA2F58">
      <w:pPr>
        <w:ind w:firstLine="708"/>
      </w:pPr>
      <w:r w:rsidRPr="007001F4">
        <w:t>Haga clic pulse aquí para escribir texto.</w:t>
      </w:r>
    </w:p>
    <w:p w14:paraId="1F08A6EB" w14:textId="77777777" w:rsidR="00BA2F58" w:rsidRPr="007001F4" w:rsidRDefault="00BA2F58" w:rsidP="00BA2F58"/>
    <w:p w14:paraId="6220918D" w14:textId="167CAEBC" w:rsidR="00285DE9" w:rsidRPr="007001F4" w:rsidRDefault="00285DE9" w:rsidP="000051B9">
      <w:pPr>
        <w:spacing w:line="360" w:lineRule="auto"/>
      </w:pPr>
    </w:p>
    <w:p w14:paraId="484813F9" w14:textId="7BA2D399" w:rsidR="00285DE9" w:rsidRPr="007001F4" w:rsidRDefault="00285DE9" w:rsidP="000051B9">
      <w:pPr>
        <w:spacing w:after="160" w:line="360" w:lineRule="auto"/>
        <w:jc w:val="left"/>
      </w:pPr>
      <w:r w:rsidRPr="007001F4">
        <w:br w:type="page"/>
      </w:r>
    </w:p>
    <w:p w14:paraId="706D4686" w14:textId="537F1B0F" w:rsidR="00CC30BE" w:rsidRPr="007001F4" w:rsidRDefault="00CC30BE" w:rsidP="000051B9">
      <w:pPr>
        <w:pStyle w:val="Ttulo1"/>
        <w:rPr>
          <w:rFonts w:cs="Times New Roman"/>
        </w:rPr>
      </w:pPr>
      <w:bookmarkStart w:id="25" w:name="_Toc206661205"/>
      <w:r w:rsidRPr="007001F4">
        <w:rPr>
          <w:rFonts w:cs="Times New Roman"/>
        </w:rPr>
        <w:lastRenderedPageBreak/>
        <w:t>CAPÍTULO III</w:t>
      </w:r>
      <w:r w:rsidR="00B35700" w:rsidRPr="007001F4">
        <w:rPr>
          <w:rFonts w:cs="Times New Roman"/>
        </w:rPr>
        <w:br/>
      </w:r>
      <w:r w:rsidRPr="007001F4">
        <w:rPr>
          <w:rFonts w:cs="Times New Roman"/>
        </w:rPr>
        <w:t>OBJETIVOS LOGRADOS</w:t>
      </w:r>
      <w:bookmarkEnd w:id="25"/>
    </w:p>
    <w:p w14:paraId="3413B8FB" w14:textId="77777777" w:rsidR="00052A19" w:rsidRPr="00052A19" w:rsidRDefault="00052A19" w:rsidP="00052A19">
      <w:pPr>
        <w:pStyle w:val="Prrafodelista"/>
        <w:keepNext/>
        <w:keepLines/>
        <w:numPr>
          <w:ilvl w:val="0"/>
          <w:numId w:val="27"/>
        </w:numPr>
        <w:spacing w:before="40" w:line="360" w:lineRule="auto"/>
        <w:contextualSpacing w:val="0"/>
        <w:jc w:val="both"/>
        <w:outlineLvl w:val="1"/>
        <w:rPr>
          <w:rFonts w:eastAsiaTheme="majorEastAsia" w:cs="Times New Roman"/>
          <w:b/>
          <w:vanish/>
          <w:szCs w:val="26"/>
          <w:lang w:val="es-ES" w:eastAsia="es-ES"/>
        </w:rPr>
      </w:pPr>
      <w:bookmarkStart w:id="26" w:name="_Toc206066260"/>
      <w:bookmarkStart w:id="27" w:name="_Toc206661206"/>
      <w:bookmarkEnd w:id="26"/>
      <w:bookmarkEnd w:id="27"/>
    </w:p>
    <w:p w14:paraId="2B377984" w14:textId="7060290D" w:rsidR="00CC30BE" w:rsidRPr="007001F4" w:rsidRDefault="00BA2F58" w:rsidP="00052A19">
      <w:pPr>
        <w:pStyle w:val="Ttulo2"/>
      </w:pPr>
      <w:bookmarkStart w:id="28" w:name="_Toc206661207"/>
      <w:r w:rsidRPr="007001F4">
        <w:t>LÍNEAS DE INTERVENCIÓN DE RESPONSABILIDAD SOCIAL</w:t>
      </w:r>
      <w:bookmarkEnd w:id="28"/>
    </w:p>
    <w:p w14:paraId="103B96FE" w14:textId="77777777" w:rsidR="00BA2F58" w:rsidRPr="007001F4" w:rsidRDefault="00BA2F58" w:rsidP="00D94A9C">
      <w:pPr>
        <w:spacing w:after="0" w:line="360" w:lineRule="auto"/>
        <w:ind w:firstLine="708"/>
      </w:pPr>
      <w:r w:rsidRPr="007001F4">
        <w:t xml:space="preserve">Revisar en la página web de la universidad para saber las líneas de intervención en Proyección Social y Extensión Cultural: </w:t>
      </w:r>
    </w:p>
    <w:p w14:paraId="591C57ED" w14:textId="044652CE" w:rsidR="00BA2F58" w:rsidRPr="004241C9" w:rsidRDefault="00456CA1" w:rsidP="00D94A9C">
      <w:pPr>
        <w:spacing w:line="360" w:lineRule="auto"/>
        <w:rPr>
          <w:color w:val="0070C0"/>
        </w:rPr>
      </w:pPr>
      <w:hyperlink r:id="rId11" w:history="1">
        <w:r w:rsidR="00BA2F58" w:rsidRPr="004241C9">
          <w:rPr>
            <w:rStyle w:val="Hipervnculo"/>
            <w:rFonts w:eastAsiaTheme="majorEastAsia"/>
            <w:color w:val="0070C0"/>
          </w:rPr>
          <w:t>https://portal.unaj.edu.pe/sites/default/files/2024-06/RCCO-N%C2%B0-399-2024-CCO%20-%20UNAJ.pdf</w:t>
        </w:r>
      </w:hyperlink>
      <w:r w:rsidR="00BA2F58" w:rsidRPr="004241C9">
        <w:rPr>
          <w:color w:val="0070C0"/>
        </w:rPr>
        <w:t xml:space="preserve"> </w:t>
      </w:r>
      <w:r w:rsidR="004241C9" w:rsidRPr="004241C9">
        <w:rPr>
          <w:color w:val="0070C0"/>
        </w:rPr>
        <w:t xml:space="preserve"> </w:t>
      </w:r>
    </w:p>
    <w:p w14:paraId="0A3D9A18" w14:textId="119526C2" w:rsidR="00CC30BE" w:rsidRPr="007001F4" w:rsidRDefault="00B35700" w:rsidP="00D94A9C">
      <w:pPr>
        <w:pStyle w:val="Ttulo3"/>
        <w:spacing w:line="360" w:lineRule="auto"/>
        <w:rPr>
          <w:rFonts w:cs="Times New Roman"/>
        </w:rPr>
      </w:pPr>
      <w:bookmarkStart w:id="29" w:name="_Toc206661208"/>
      <w:r w:rsidRPr="007001F4">
        <w:rPr>
          <w:rFonts w:cs="Times New Roman"/>
        </w:rPr>
        <w:t xml:space="preserve">De </w:t>
      </w:r>
      <w:r w:rsidR="00324C80" w:rsidRPr="007001F4">
        <w:rPr>
          <w:rFonts w:cs="Times New Roman"/>
        </w:rPr>
        <w:t>acuerdo al objetivo general</w:t>
      </w:r>
      <w:bookmarkEnd w:id="29"/>
    </w:p>
    <w:p w14:paraId="4171A30B" w14:textId="1CD6EB24" w:rsidR="00BA2F58" w:rsidRPr="007001F4" w:rsidRDefault="00BA2F58" w:rsidP="00D94A9C">
      <w:pPr>
        <w:pStyle w:val="Prrafodelista"/>
        <w:spacing w:line="360" w:lineRule="auto"/>
        <w:rPr>
          <w:rFonts w:cs="Times New Roman"/>
        </w:rPr>
      </w:pPr>
      <w:r w:rsidRPr="007001F4">
        <w:rPr>
          <w:rFonts w:cs="Times New Roman"/>
        </w:rPr>
        <w:t xml:space="preserve">Resultados del objetivo general </w:t>
      </w:r>
    </w:p>
    <w:p w14:paraId="5596912B" w14:textId="3F88ACB8" w:rsidR="00BA2F58" w:rsidRPr="007001F4" w:rsidRDefault="00BA2F58" w:rsidP="00D94A9C">
      <w:pPr>
        <w:spacing w:line="360" w:lineRule="auto"/>
        <w:jc w:val="right"/>
        <w:rPr>
          <w:i/>
          <w:iCs/>
        </w:rPr>
      </w:pPr>
      <w:r w:rsidRPr="007001F4">
        <w:rPr>
          <w:i/>
          <w:iCs/>
        </w:rPr>
        <w:t>[Se pueden presentar tabla o figura].</w:t>
      </w:r>
    </w:p>
    <w:p w14:paraId="784D35B9" w14:textId="2E92A8E2" w:rsidR="00CC30BE" w:rsidRPr="007001F4" w:rsidRDefault="00B35700" w:rsidP="00D94A9C">
      <w:pPr>
        <w:pStyle w:val="Ttulo3"/>
        <w:spacing w:line="360" w:lineRule="auto"/>
        <w:rPr>
          <w:rFonts w:cs="Times New Roman"/>
        </w:rPr>
      </w:pPr>
      <w:bookmarkStart w:id="30" w:name="_Toc206661209"/>
      <w:r w:rsidRPr="007001F4">
        <w:rPr>
          <w:rFonts w:cs="Times New Roman"/>
        </w:rPr>
        <w:t xml:space="preserve">De </w:t>
      </w:r>
      <w:r w:rsidR="00324C80" w:rsidRPr="007001F4">
        <w:rPr>
          <w:rFonts w:cs="Times New Roman"/>
        </w:rPr>
        <w:t>acuerdo a los objetivos específicos</w:t>
      </w:r>
      <w:bookmarkEnd w:id="30"/>
    </w:p>
    <w:p w14:paraId="474ADC82" w14:textId="7EC26E82" w:rsidR="00BA2F58" w:rsidRPr="007001F4" w:rsidRDefault="00BA2F58" w:rsidP="00D94A9C">
      <w:pPr>
        <w:pStyle w:val="Prrafodelista"/>
        <w:spacing w:line="360" w:lineRule="auto"/>
        <w:rPr>
          <w:rFonts w:cs="Times New Roman"/>
        </w:rPr>
      </w:pPr>
      <w:r w:rsidRPr="007001F4">
        <w:rPr>
          <w:rFonts w:cs="Times New Roman"/>
        </w:rPr>
        <w:t xml:space="preserve">Resultados del objetivo específico 1 </w:t>
      </w:r>
    </w:p>
    <w:p w14:paraId="1DFA5214" w14:textId="6CBF72A2" w:rsidR="00BA2F58" w:rsidRPr="007001F4" w:rsidRDefault="00BA2F58" w:rsidP="00D94A9C">
      <w:pPr>
        <w:pStyle w:val="Prrafodelista"/>
        <w:spacing w:line="360" w:lineRule="auto"/>
        <w:rPr>
          <w:rFonts w:cs="Times New Roman"/>
        </w:rPr>
      </w:pPr>
      <w:r w:rsidRPr="007001F4">
        <w:rPr>
          <w:rFonts w:cs="Times New Roman"/>
        </w:rPr>
        <w:t>Resultados del objetivo específico 2</w:t>
      </w:r>
    </w:p>
    <w:p w14:paraId="272B7D7E" w14:textId="6E0F2AA1" w:rsidR="00BA2F58" w:rsidRPr="007001F4" w:rsidRDefault="00BA2F58" w:rsidP="00D94A9C">
      <w:pPr>
        <w:pStyle w:val="Prrafodelista"/>
        <w:spacing w:line="360" w:lineRule="auto"/>
        <w:rPr>
          <w:rFonts w:cs="Times New Roman"/>
        </w:rPr>
      </w:pPr>
      <w:r w:rsidRPr="007001F4">
        <w:rPr>
          <w:rFonts w:cs="Times New Roman"/>
        </w:rPr>
        <w:t xml:space="preserve">Resultados del objetivo específico 3  </w:t>
      </w:r>
    </w:p>
    <w:p w14:paraId="4FCE80D0" w14:textId="4893E6F6" w:rsidR="00BA2F58" w:rsidRPr="007001F4" w:rsidRDefault="00BA2F58" w:rsidP="00D94A9C">
      <w:pPr>
        <w:spacing w:line="360" w:lineRule="auto"/>
        <w:jc w:val="right"/>
        <w:rPr>
          <w:i/>
          <w:iCs/>
        </w:rPr>
      </w:pPr>
      <w:r w:rsidRPr="007001F4">
        <w:rPr>
          <w:i/>
          <w:iCs/>
        </w:rPr>
        <w:t>[Se pueden presentar tabla o figura].</w:t>
      </w:r>
    </w:p>
    <w:p w14:paraId="45130473" w14:textId="279BDEA7" w:rsidR="00CC30BE" w:rsidRPr="007001F4" w:rsidRDefault="00BA2F58" w:rsidP="000051B9">
      <w:pPr>
        <w:pStyle w:val="Ttulo2"/>
        <w:spacing w:line="360" w:lineRule="auto"/>
        <w:rPr>
          <w:rFonts w:cs="Times New Roman"/>
        </w:rPr>
      </w:pPr>
      <w:bookmarkStart w:id="31" w:name="_Toc206661210"/>
      <w:r w:rsidRPr="007001F4">
        <w:rPr>
          <w:rFonts w:cs="Times New Roman"/>
        </w:rPr>
        <w:t>DESCRIPCIÓN DE ACTIVIDADES CRONOLÓGICAMENTE</w:t>
      </w:r>
      <w:bookmarkEnd w:id="31"/>
    </w:p>
    <w:p w14:paraId="3C60A01D" w14:textId="77777777" w:rsidR="00BA2F58" w:rsidRPr="007001F4" w:rsidRDefault="00BA2F58" w:rsidP="00BA2F58">
      <w:pPr>
        <w:spacing w:line="360" w:lineRule="auto"/>
        <w:ind w:firstLine="708"/>
      </w:pPr>
      <w:r w:rsidRPr="007001F4">
        <w:t xml:space="preserve">[Describa en un solo párrafo su proyecto, indicando el número de la Resolución con el que fue aprobado, la fecha de inicio y de finalización, los costos aproximados involucrados, así como los aspectos más relevantes que caracterizan la intervención desarrollada].  </w:t>
      </w:r>
    </w:p>
    <w:p w14:paraId="059E8E91" w14:textId="1C6AB70C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32" w:name="_Toc206661211"/>
      <w:r w:rsidRPr="007001F4">
        <w:rPr>
          <w:rFonts w:cs="Times New Roman"/>
        </w:rPr>
        <w:t>Actividad 1</w:t>
      </w:r>
      <w:bookmarkEnd w:id="32"/>
    </w:p>
    <w:p w14:paraId="3C8B033C" w14:textId="77777777" w:rsidR="00BA2F58" w:rsidRPr="007001F4" w:rsidRDefault="00BA2F58" w:rsidP="00A51585">
      <w:pPr>
        <w:spacing w:line="360" w:lineRule="auto"/>
        <w:ind w:firstLine="708"/>
      </w:pPr>
      <w:r w:rsidRPr="007001F4">
        <w:t xml:space="preserve">Redacte una breve descripción de la actividad realizada, incluyendo una introducción, el objetivo que se propuso alcanzar, los principales resultados obtenidos y las conclusiones a las que llegaron de manera grupal con la realización de la actividad (Actividad 1: Manejo y Empleo de Google </w:t>
      </w:r>
      <w:proofErr w:type="spellStart"/>
      <w:r w:rsidRPr="007001F4">
        <w:t>Workspace</w:t>
      </w:r>
      <w:proofErr w:type="spellEnd"/>
      <w:r w:rsidRPr="007001F4">
        <w:t xml:space="preserve">). </w:t>
      </w:r>
      <w:r w:rsidRPr="007001F4">
        <w:rPr>
          <w:b/>
          <w:bCs/>
          <w:i/>
          <w:iCs/>
        </w:rPr>
        <w:t xml:space="preserve">(Se recomienda que no supere un párrafo) </w:t>
      </w:r>
    </w:p>
    <w:p w14:paraId="2ECFFB89" w14:textId="1236BCD3" w:rsidR="00CC30BE" w:rsidRPr="007001F4" w:rsidRDefault="00B35700" w:rsidP="000051B9">
      <w:pPr>
        <w:pStyle w:val="Ttulo3"/>
        <w:spacing w:line="360" w:lineRule="auto"/>
        <w:rPr>
          <w:rFonts w:cs="Times New Roman"/>
        </w:rPr>
      </w:pPr>
      <w:bookmarkStart w:id="33" w:name="_Toc206661212"/>
      <w:r w:rsidRPr="007001F4">
        <w:rPr>
          <w:rFonts w:cs="Times New Roman"/>
        </w:rPr>
        <w:t>Actividad 2</w:t>
      </w:r>
      <w:bookmarkEnd w:id="33"/>
    </w:p>
    <w:p w14:paraId="657717C1" w14:textId="77777777" w:rsidR="00BA2F58" w:rsidRPr="007001F4" w:rsidRDefault="00BA2F58" w:rsidP="00D94A9C">
      <w:pPr>
        <w:spacing w:line="360" w:lineRule="auto"/>
        <w:ind w:firstLine="708"/>
        <w:rPr>
          <w:b/>
          <w:bCs/>
          <w:i/>
          <w:iCs/>
        </w:rPr>
      </w:pPr>
      <w:r w:rsidRPr="007001F4">
        <w:t xml:space="preserve">Redacte una breve descripción de la actividad realizada, incluyendo una introducción general, el objetivo que se propuso alcanzar, los principales resultados obtenidos y las conclusiones a las que llegaron de manera grupal (Ver anexos Fotografías 4,5,6). </w:t>
      </w:r>
      <w:r w:rsidRPr="007001F4">
        <w:rPr>
          <w:b/>
          <w:bCs/>
          <w:i/>
          <w:iCs/>
        </w:rPr>
        <w:t>(Se recomienda que no supere un párrafo)</w:t>
      </w:r>
    </w:p>
    <w:p w14:paraId="7BF18CB5" w14:textId="3796DF04" w:rsidR="00CC30BE" w:rsidRPr="007001F4" w:rsidRDefault="00BA2F58" w:rsidP="000051B9">
      <w:pPr>
        <w:pStyle w:val="Ttulo2"/>
        <w:spacing w:line="360" w:lineRule="auto"/>
        <w:rPr>
          <w:rFonts w:cs="Times New Roman"/>
        </w:rPr>
      </w:pPr>
      <w:bookmarkStart w:id="34" w:name="_Toc206661213"/>
      <w:r w:rsidRPr="007001F4">
        <w:rPr>
          <w:rFonts w:cs="Times New Roman"/>
        </w:rPr>
        <w:lastRenderedPageBreak/>
        <w:t>DIAGNÓSTICO DE IMPACTO DE LAS ACTIVIDADES</w:t>
      </w:r>
      <w:bookmarkEnd w:id="34"/>
    </w:p>
    <w:p w14:paraId="449F918D" w14:textId="1792DA50" w:rsidR="00A51585" w:rsidRPr="007001F4" w:rsidRDefault="00A51585" w:rsidP="00A51585">
      <w:pPr>
        <w:spacing w:line="360" w:lineRule="auto"/>
        <w:ind w:firstLine="708"/>
      </w:pPr>
      <w:r w:rsidRPr="007001F4">
        <w:t>[</w:t>
      </w:r>
      <w:r w:rsidR="00BA2F58" w:rsidRPr="007001F4">
        <w:t xml:space="preserve">En </w:t>
      </w:r>
      <w:r w:rsidRPr="007001F4">
        <w:t xml:space="preserve">este apartado deben presentarse los resultados de las evaluaciones realizadas antes y después de la intervención social, a fin de identificar los cambios, mejoras o impactos generados. Se recomienda incluir un análisis comparativo entre la situación inicial y la final, respaldado por datos cuantitativos y/o cualitativos, así como evidencias en tablas, gráficos o testimoniales que permitan sustentar objetivamente los hallazgos.] </w:t>
      </w:r>
    </w:p>
    <w:p w14:paraId="78C55FBF" w14:textId="77777777" w:rsidR="00BA2F58" w:rsidRPr="007001F4" w:rsidRDefault="00BA2F58" w:rsidP="00D94A9C">
      <w:pPr>
        <w:pStyle w:val="Descripcin"/>
        <w:rPr>
          <w:rFonts w:cs="Times New Roman"/>
          <w:b/>
        </w:rPr>
      </w:pPr>
      <w:bookmarkStart w:id="35" w:name="_Toc205906450"/>
      <w:bookmarkStart w:id="36" w:name="_Toc206075324"/>
      <w:bookmarkStart w:id="37" w:name="_Toc206078701"/>
      <w:r w:rsidRPr="004241C9">
        <w:rPr>
          <w:rFonts w:cs="Times New Roman"/>
          <w:b/>
          <w:i w:val="0"/>
          <w:iCs w:val="0"/>
        </w:rPr>
        <w:t xml:space="preserve">Tabla </w:t>
      </w:r>
      <w:r w:rsidRPr="004241C9">
        <w:rPr>
          <w:rFonts w:cs="Times New Roman"/>
          <w:b/>
          <w:i w:val="0"/>
          <w:iCs w:val="0"/>
        </w:rPr>
        <w:fldChar w:fldCharType="begin"/>
      </w:r>
      <w:r w:rsidRPr="004241C9">
        <w:rPr>
          <w:rFonts w:cs="Times New Roman"/>
          <w:b/>
          <w:i w:val="0"/>
          <w:iCs w:val="0"/>
        </w:rPr>
        <w:instrText xml:space="preserve"> SEQ Tabla \* ARABIC </w:instrText>
      </w:r>
      <w:r w:rsidRPr="004241C9">
        <w:rPr>
          <w:rFonts w:cs="Times New Roman"/>
          <w:b/>
          <w:i w:val="0"/>
          <w:iCs w:val="0"/>
        </w:rPr>
        <w:fldChar w:fldCharType="separate"/>
      </w:r>
      <w:r w:rsidRPr="004241C9">
        <w:rPr>
          <w:rFonts w:cs="Times New Roman"/>
          <w:b/>
          <w:i w:val="0"/>
          <w:iCs w:val="0"/>
          <w:noProof/>
        </w:rPr>
        <w:t>1</w:t>
      </w:r>
      <w:r w:rsidRPr="004241C9">
        <w:rPr>
          <w:rFonts w:cs="Times New Roman"/>
          <w:b/>
          <w:i w:val="0"/>
          <w:iCs w:val="0"/>
        </w:rPr>
        <w:fldChar w:fldCharType="end"/>
      </w:r>
      <w:bookmarkStart w:id="38" w:name="_Hlk204767981"/>
      <w:r w:rsidRPr="007001F4">
        <w:rPr>
          <w:rFonts w:cs="Times New Roman"/>
        </w:rPr>
        <w:br/>
        <w:t>Comparación de frecuencias absolutas y relativas</w:t>
      </w:r>
      <w:bookmarkEnd w:id="35"/>
      <w:bookmarkEnd w:id="36"/>
      <w:bookmarkEnd w:id="37"/>
      <w:r w:rsidRPr="007001F4">
        <w:rPr>
          <w:rFonts w:cs="Times New Roman"/>
        </w:rPr>
        <w:t xml:space="preserve"> 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71"/>
        <w:gridCol w:w="1678"/>
        <w:gridCol w:w="1680"/>
        <w:gridCol w:w="1678"/>
        <w:gridCol w:w="1680"/>
      </w:tblGrid>
      <w:tr w:rsidR="00BA2F58" w:rsidRPr="007001F4" w14:paraId="5A070324" w14:textId="77777777" w:rsidTr="00EF3E49">
        <w:trPr>
          <w:trHeight w:val="315"/>
        </w:trPr>
        <w:tc>
          <w:tcPr>
            <w:tcW w:w="1178" w:type="pct"/>
            <w:shd w:val="clear" w:color="000000" w:fill="FFFFFF"/>
            <w:noWrap/>
            <w:vAlign w:val="center"/>
            <w:hideMark/>
          </w:tcPr>
          <w:p w14:paraId="46F71FE4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 </w:t>
            </w:r>
          </w:p>
        </w:tc>
        <w:tc>
          <w:tcPr>
            <w:tcW w:w="1911" w:type="pct"/>
            <w:gridSpan w:val="2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8F5143" w14:textId="77777777" w:rsidR="00BA2F58" w:rsidRPr="007001F4" w:rsidRDefault="00BA2F58" w:rsidP="00D94A9C">
            <w:pPr>
              <w:spacing w:after="0" w:line="360" w:lineRule="auto"/>
              <w:jc w:val="center"/>
              <w:rPr>
                <w:color w:val="000000"/>
                <w:lang w:val="es-419" w:eastAsia="es-419"/>
              </w:rPr>
            </w:pPr>
            <w:r w:rsidRPr="007001F4">
              <w:rPr>
                <w:lang w:eastAsia="es-419"/>
              </w:rPr>
              <w:t>Pretest</w:t>
            </w:r>
          </w:p>
        </w:tc>
        <w:tc>
          <w:tcPr>
            <w:tcW w:w="1911" w:type="pct"/>
            <w:gridSpan w:val="2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2D2C3D" w14:textId="77777777" w:rsidR="00BA2F58" w:rsidRPr="007001F4" w:rsidRDefault="00BA2F58" w:rsidP="00D94A9C">
            <w:pPr>
              <w:spacing w:after="0" w:line="360" w:lineRule="auto"/>
              <w:jc w:val="center"/>
              <w:rPr>
                <w:color w:val="000000"/>
                <w:lang w:val="es-419" w:eastAsia="es-419"/>
              </w:rPr>
            </w:pPr>
            <w:r w:rsidRPr="007001F4">
              <w:rPr>
                <w:lang w:eastAsia="es-419"/>
              </w:rPr>
              <w:t>Postest</w:t>
            </w:r>
          </w:p>
        </w:tc>
      </w:tr>
      <w:bookmarkEnd w:id="38"/>
      <w:tr w:rsidR="00BA2F58" w:rsidRPr="007001F4" w14:paraId="2B850517" w14:textId="77777777" w:rsidTr="00EF3E49">
        <w:trPr>
          <w:trHeight w:val="300"/>
        </w:trPr>
        <w:tc>
          <w:tcPr>
            <w:tcW w:w="1178" w:type="pct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A1053E5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 </w:t>
            </w:r>
          </w:p>
        </w:tc>
        <w:tc>
          <w:tcPr>
            <w:tcW w:w="955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3F6F4D89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Frecuencia</w:t>
            </w:r>
          </w:p>
        </w:tc>
        <w:tc>
          <w:tcPr>
            <w:tcW w:w="956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2BFE5657" w14:textId="77777777" w:rsidR="00BA2F58" w:rsidRPr="007001F4" w:rsidRDefault="00BA2F58" w:rsidP="00D94A9C">
            <w:pPr>
              <w:spacing w:after="0" w:line="360" w:lineRule="auto"/>
              <w:jc w:val="center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Porcentaje</w:t>
            </w:r>
          </w:p>
        </w:tc>
        <w:tc>
          <w:tcPr>
            <w:tcW w:w="955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7430BB7" w14:textId="77777777" w:rsidR="00BA2F58" w:rsidRPr="007001F4" w:rsidRDefault="00BA2F58" w:rsidP="00D94A9C">
            <w:pPr>
              <w:spacing w:after="0" w:line="360" w:lineRule="auto"/>
              <w:jc w:val="center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Frecuencia</w:t>
            </w:r>
          </w:p>
        </w:tc>
        <w:tc>
          <w:tcPr>
            <w:tcW w:w="956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42254997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Porcentaje</w:t>
            </w:r>
          </w:p>
        </w:tc>
      </w:tr>
      <w:tr w:rsidR="00BA2F58" w:rsidRPr="007001F4" w14:paraId="48E0ABC0" w14:textId="77777777" w:rsidTr="00EF3E49">
        <w:trPr>
          <w:trHeight w:val="315"/>
        </w:trPr>
        <w:tc>
          <w:tcPr>
            <w:tcW w:w="117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11807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Muy negativo</w:t>
            </w:r>
          </w:p>
        </w:tc>
        <w:tc>
          <w:tcPr>
            <w:tcW w:w="955" w:type="pct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A381C2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6</w:t>
            </w:r>
          </w:p>
        </w:tc>
        <w:tc>
          <w:tcPr>
            <w:tcW w:w="956" w:type="pct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B5D8AE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2%</w:t>
            </w:r>
          </w:p>
        </w:tc>
        <w:tc>
          <w:tcPr>
            <w:tcW w:w="955" w:type="pct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463F97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4</w:t>
            </w:r>
          </w:p>
        </w:tc>
        <w:tc>
          <w:tcPr>
            <w:tcW w:w="956" w:type="pct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02360F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%</w:t>
            </w:r>
          </w:p>
        </w:tc>
      </w:tr>
      <w:tr w:rsidR="00BA2F58" w:rsidRPr="007001F4" w14:paraId="08F3C6E4" w14:textId="77777777" w:rsidTr="00EF3E49">
        <w:trPr>
          <w:trHeight w:val="315"/>
        </w:trPr>
        <w:tc>
          <w:tcPr>
            <w:tcW w:w="1178" w:type="pct"/>
            <w:shd w:val="clear" w:color="auto" w:fill="auto"/>
            <w:noWrap/>
            <w:vAlign w:val="center"/>
            <w:hideMark/>
          </w:tcPr>
          <w:p w14:paraId="6E29B778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Negativo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517064D0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53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5FD860E5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6%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0B0A0929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30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1B0E26D0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9%</w:t>
            </w:r>
          </w:p>
        </w:tc>
      </w:tr>
      <w:tr w:rsidR="00BA2F58" w:rsidRPr="007001F4" w14:paraId="45600396" w14:textId="77777777" w:rsidTr="00EF3E49">
        <w:trPr>
          <w:trHeight w:val="315"/>
        </w:trPr>
        <w:tc>
          <w:tcPr>
            <w:tcW w:w="1178" w:type="pct"/>
            <w:shd w:val="clear" w:color="auto" w:fill="auto"/>
            <w:noWrap/>
            <w:vAlign w:val="center"/>
            <w:hideMark/>
          </w:tcPr>
          <w:p w14:paraId="0B21DDB1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Neutro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2D428001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23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6B3582BF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37%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7EE5D829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50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52A2A9FC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5%</w:t>
            </w:r>
          </w:p>
        </w:tc>
      </w:tr>
      <w:tr w:rsidR="00BA2F58" w:rsidRPr="007001F4" w14:paraId="46DECD63" w14:textId="77777777" w:rsidTr="00EF3E49">
        <w:trPr>
          <w:trHeight w:val="315"/>
        </w:trPr>
        <w:tc>
          <w:tcPr>
            <w:tcW w:w="1178" w:type="pct"/>
            <w:shd w:val="clear" w:color="auto" w:fill="auto"/>
            <w:noWrap/>
            <w:vAlign w:val="center"/>
            <w:hideMark/>
          </w:tcPr>
          <w:p w14:paraId="0F765F92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Positivo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4B3D21DB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10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0348A2C8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33%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14998C6E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22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61AD0D29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36%</w:t>
            </w:r>
          </w:p>
        </w:tc>
      </w:tr>
      <w:tr w:rsidR="00BA2F58" w:rsidRPr="007001F4" w14:paraId="4A8D46A6" w14:textId="77777777" w:rsidTr="00EF3E49">
        <w:trPr>
          <w:trHeight w:val="315"/>
        </w:trPr>
        <w:tc>
          <w:tcPr>
            <w:tcW w:w="1178" w:type="pct"/>
            <w:shd w:val="clear" w:color="auto" w:fill="auto"/>
            <w:noWrap/>
            <w:vAlign w:val="center"/>
            <w:hideMark/>
          </w:tcPr>
          <w:p w14:paraId="6C7A3397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Muy positivo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271A25E3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43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312C3D06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3%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092DD491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29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3E4079CB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39%</w:t>
            </w:r>
          </w:p>
        </w:tc>
      </w:tr>
      <w:tr w:rsidR="00BA2F58" w:rsidRPr="007001F4" w14:paraId="133279C4" w14:textId="77777777" w:rsidTr="00EF3E49">
        <w:trPr>
          <w:cantSplit/>
          <w:trHeight w:val="300"/>
        </w:trPr>
        <w:tc>
          <w:tcPr>
            <w:tcW w:w="1178" w:type="pct"/>
            <w:shd w:val="clear" w:color="000000" w:fill="FFFFFF"/>
            <w:noWrap/>
            <w:vAlign w:val="center"/>
            <w:hideMark/>
          </w:tcPr>
          <w:p w14:paraId="28DC2958" w14:textId="77777777" w:rsidR="00BA2F58" w:rsidRPr="007001F4" w:rsidRDefault="00BA2F58" w:rsidP="00D94A9C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Total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212AE30C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35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0555012E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00%</w:t>
            </w:r>
          </w:p>
        </w:tc>
        <w:tc>
          <w:tcPr>
            <w:tcW w:w="955" w:type="pct"/>
            <w:shd w:val="clear" w:color="000000" w:fill="FFFFFF"/>
            <w:noWrap/>
            <w:vAlign w:val="center"/>
            <w:hideMark/>
          </w:tcPr>
          <w:p w14:paraId="291AEF92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35</w:t>
            </w:r>
          </w:p>
        </w:tc>
        <w:tc>
          <w:tcPr>
            <w:tcW w:w="956" w:type="pct"/>
            <w:shd w:val="clear" w:color="000000" w:fill="FFFFFF"/>
            <w:noWrap/>
            <w:vAlign w:val="center"/>
            <w:hideMark/>
          </w:tcPr>
          <w:p w14:paraId="09656DD0" w14:textId="77777777" w:rsidR="00BA2F58" w:rsidRPr="007001F4" w:rsidRDefault="00BA2F58" w:rsidP="00D94A9C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>100%</w:t>
            </w:r>
          </w:p>
        </w:tc>
      </w:tr>
    </w:tbl>
    <w:p w14:paraId="12760655" w14:textId="77777777" w:rsidR="00BA2F58" w:rsidRPr="007001F4" w:rsidRDefault="00BA2F58" w:rsidP="00BA2F58">
      <w:pPr>
        <w:spacing w:line="360" w:lineRule="auto"/>
      </w:pPr>
      <w:r w:rsidRPr="007001F4">
        <w:rPr>
          <w:i/>
          <w:iCs/>
        </w:rPr>
        <w:t>Nota</w:t>
      </w:r>
      <w:r w:rsidRPr="007001F4">
        <w:t xml:space="preserve">. La Tabla 1 muestra los datos obtenidos a partir del levantamiento de información realizado en dos momentos: previo y posterior a la intervención desarrollada. </w:t>
      </w:r>
    </w:p>
    <w:p w14:paraId="54DDB236" w14:textId="74D9E1E2" w:rsidR="00D94A9C" w:rsidRPr="007001F4" w:rsidRDefault="00BA2F58" w:rsidP="00BA2F58">
      <w:pPr>
        <w:spacing w:line="360" w:lineRule="auto"/>
        <w:ind w:firstLine="708"/>
      </w:pPr>
      <w:r w:rsidRPr="007001F4">
        <w:rPr>
          <w:b/>
          <w:bCs/>
        </w:rPr>
        <w:t>Interpretación:</w:t>
      </w:r>
      <w:r w:rsidRPr="007001F4">
        <w:t xml:space="preserve"> La tabla 1 se evidencia un cambio significativo en la percepción de los participantes tras la intervención. Antes de la actividad, 6 personas (2%) calificaron su percepción como muy negativa y 53 (16%) como negativa. Después de la intervención, estos valores se redujeron a 4 (1%) y 30 (9%) respectivamente. Las respuestas neutras también disminuyeron de 123 (37%) a 50 (15%). En contraste, las percepciones positivas aumentaron de 110 (33%) a 122 (36%), y las muy positivas se incrementaron considerablemente, pasando de 43 (13%) a 129 (39%). Estos resultados indican una mejora clara en la valoración de los participantes como efecto de la intervención desarrollada.</w:t>
      </w:r>
    </w:p>
    <w:p w14:paraId="65BB8B1E" w14:textId="77777777" w:rsidR="00D94A9C" w:rsidRPr="007001F4" w:rsidRDefault="00D94A9C">
      <w:pPr>
        <w:spacing w:after="160" w:line="259" w:lineRule="auto"/>
        <w:jc w:val="left"/>
      </w:pPr>
      <w:r w:rsidRPr="007001F4">
        <w:br w:type="page"/>
      </w:r>
    </w:p>
    <w:p w14:paraId="770B7B2A" w14:textId="77777777" w:rsidR="00D94A9C" w:rsidRPr="007001F4" w:rsidRDefault="00D94A9C" w:rsidP="00D94A9C">
      <w:pPr>
        <w:pStyle w:val="Descripcin"/>
        <w:rPr>
          <w:rFonts w:cs="Times New Roman"/>
        </w:rPr>
      </w:pPr>
      <w:bookmarkStart w:id="39" w:name="_Toc206076942"/>
      <w:bookmarkStart w:id="40" w:name="_Toc206077077"/>
      <w:r w:rsidRPr="007001F4">
        <w:rPr>
          <w:rFonts w:cs="Times New Roman"/>
          <w:b/>
          <w:bCs/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0AFEDB0D" wp14:editId="116B75AD">
            <wp:simplePos x="0" y="0"/>
            <wp:positionH relativeFrom="column">
              <wp:posOffset>-2773</wp:posOffset>
            </wp:positionH>
            <wp:positionV relativeFrom="paragraph">
              <wp:posOffset>511911</wp:posOffset>
            </wp:positionV>
            <wp:extent cx="5558828" cy="3177540"/>
            <wp:effectExtent l="0" t="0" r="3810" b="3810"/>
            <wp:wrapNone/>
            <wp:docPr id="15" name="Gráfico 15">
              <a:extLst xmlns:a="http://schemas.openxmlformats.org/drawingml/2006/main">
                <a:ext uri="{FF2B5EF4-FFF2-40B4-BE49-F238E27FC236}">
                  <a16:creationId xmlns:a16="http://schemas.microsoft.com/office/drawing/2014/main" id="{55C203DB-C3DF-4FFA-9B66-041E5B4AAFA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001F4">
        <w:rPr>
          <w:rFonts w:cs="Times New Roman"/>
          <w:b/>
          <w:bCs/>
          <w:i w:val="0"/>
          <w:iCs w:val="0"/>
        </w:rPr>
        <w:t xml:space="preserve">Figura </w:t>
      </w:r>
      <w:r w:rsidRPr="007001F4">
        <w:rPr>
          <w:rFonts w:cs="Times New Roman"/>
          <w:b/>
          <w:bCs/>
          <w:i w:val="0"/>
          <w:iCs w:val="0"/>
        </w:rPr>
        <w:fldChar w:fldCharType="begin"/>
      </w:r>
      <w:r w:rsidRPr="007001F4">
        <w:rPr>
          <w:rFonts w:cs="Times New Roman"/>
          <w:b/>
          <w:bCs/>
          <w:i w:val="0"/>
          <w:iCs w:val="0"/>
        </w:rPr>
        <w:instrText xml:space="preserve"> SEQ Figura \* ARABIC </w:instrText>
      </w:r>
      <w:r w:rsidRPr="007001F4">
        <w:rPr>
          <w:rFonts w:cs="Times New Roman"/>
          <w:b/>
          <w:bCs/>
          <w:i w:val="0"/>
          <w:iCs w:val="0"/>
        </w:rPr>
        <w:fldChar w:fldCharType="separate"/>
      </w:r>
      <w:r w:rsidRPr="007001F4">
        <w:rPr>
          <w:rFonts w:cs="Times New Roman"/>
          <w:b/>
          <w:bCs/>
          <w:i w:val="0"/>
          <w:iCs w:val="0"/>
          <w:noProof/>
        </w:rPr>
        <w:t>1</w:t>
      </w:r>
      <w:r w:rsidRPr="007001F4">
        <w:rPr>
          <w:rFonts w:cs="Times New Roman"/>
          <w:b/>
          <w:bCs/>
          <w:i w:val="0"/>
          <w:iCs w:val="0"/>
        </w:rPr>
        <w:fldChar w:fldCharType="end"/>
      </w:r>
      <w:r w:rsidRPr="007001F4">
        <w:rPr>
          <w:rFonts w:cs="Times New Roman"/>
        </w:rPr>
        <w:br/>
        <w:t>Comparación de valores del Pretest y Postest</w:t>
      </w:r>
      <w:bookmarkEnd w:id="39"/>
      <w:bookmarkEnd w:id="40"/>
    </w:p>
    <w:p w14:paraId="0E80E449" w14:textId="77777777" w:rsidR="00D94A9C" w:rsidRPr="007001F4" w:rsidRDefault="00D94A9C" w:rsidP="00D94A9C">
      <w:pPr>
        <w:spacing w:line="360" w:lineRule="auto"/>
      </w:pPr>
    </w:p>
    <w:p w14:paraId="01C278E6" w14:textId="77777777" w:rsidR="00D94A9C" w:rsidRPr="007001F4" w:rsidRDefault="00D94A9C" w:rsidP="00D94A9C">
      <w:pPr>
        <w:spacing w:line="360" w:lineRule="auto"/>
      </w:pPr>
    </w:p>
    <w:p w14:paraId="1CA4C1C2" w14:textId="77777777" w:rsidR="00D94A9C" w:rsidRPr="007001F4" w:rsidRDefault="00D94A9C" w:rsidP="00D94A9C">
      <w:pPr>
        <w:spacing w:line="360" w:lineRule="auto"/>
      </w:pPr>
    </w:p>
    <w:p w14:paraId="77A9FDC7" w14:textId="77777777" w:rsidR="00D94A9C" w:rsidRPr="007001F4" w:rsidRDefault="00D94A9C" w:rsidP="00D94A9C">
      <w:pPr>
        <w:spacing w:line="360" w:lineRule="auto"/>
      </w:pPr>
    </w:p>
    <w:p w14:paraId="4F79A504" w14:textId="77777777" w:rsidR="00D94A9C" w:rsidRPr="007001F4" w:rsidRDefault="00D94A9C" w:rsidP="00D94A9C">
      <w:pPr>
        <w:spacing w:line="360" w:lineRule="auto"/>
      </w:pPr>
    </w:p>
    <w:p w14:paraId="08BC6FAF" w14:textId="77777777" w:rsidR="00D94A9C" w:rsidRPr="007001F4" w:rsidRDefault="00D94A9C" w:rsidP="00D94A9C">
      <w:pPr>
        <w:spacing w:line="360" w:lineRule="auto"/>
      </w:pPr>
    </w:p>
    <w:p w14:paraId="40154F43" w14:textId="77777777" w:rsidR="00D94A9C" w:rsidRPr="007001F4" w:rsidRDefault="00D94A9C" w:rsidP="00D94A9C">
      <w:pPr>
        <w:spacing w:line="360" w:lineRule="auto"/>
      </w:pPr>
    </w:p>
    <w:p w14:paraId="0C8E8A25" w14:textId="77777777" w:rsidR="00D94A9C" w:rsidRPr="007001F4" w:rsidRDefault="00D94A9C" w:rsidP="00D94A9C">
      <w:pPr>
        <w:spacing w:line="360" w:lineRule="auto"/>
      </w:pPr>
    </w:p>
    <w:p w14:paraId="535667E2" w14:textId="5346F28E" w:rsidR="00D94A9C" w:rsidRPr="007001F4" w:rsidRDefault="00D94A9C" w:rsidP="00D94A9C">
      <w:pPr>
        <w:spacing w:line="360" w:lineRule="auto"/>
      </w:pPr>
    </w:p>
    <w:p w14:paraId="5E2CFC67" w14:textId="77777777" w:rsidR="00A97D64" w:rsidRPr="007001F4" w:rsidRDefault="00A97D64" w:rsidP="00A97D64">
      <w:pPr>
        <w:spacing w:after="0" w:line="360" w:lineRule="auto"/>
        <w:rPr>
          <w:i/>
          <w:iCs/>
        </w:rPr>
      </w:pPr>
    </w:p>
    <w:p w14:paraId="34DC3D04" w14:textId="38CE5203" w:rsidR="00D94A9C" w:rsidRPr="007001F4" w:rsidRDefault="00D94A9C" w:rsidP="00D94A9C">
      <w:pPr>
        <w:spacing w:line="360" w:lineRule="auto"/>
        <w:rPr>
          <w:i/>
          <w:iCs/>
        </w:rPr>
      </w:pPr>
      <w:r w:rsidRPr="007001F4">
        <w:rPr>
          <w:i/>
          <w:iCs/>
        </w:rPr>
        <w:t>Nota: En caso sea necesario, deberá incluirse una aclaración o la fuente correspondiente.</w:t>
      </w:r>
    </w:p>
    <w:p w14:paraId="001D9C39" w14:textId="77777777" w:rsidR="00D94A9C" w:rsidRPr="007001F4" w:rsidRDefault="00D94A9C" w:rsidP="00D94A9C">
      <w:pPr>
        <w:spacing w:line="360" w:lineRule="auto"/>
        <w:ind w:firstLine="708"/>
        <w:rPr>
          <w:b/>
          <w:bCs/>
          <w:i/>
          <w:iCs/>
        </w:rPr>
      </w:pPr>
      <w:r w:rsidRPr="007001F4">
        <w:rPr>
          <w:b/>
          <w:bCs/>
        </w:rPr>
        <w:t>Interpretación:</w:t>
      </w:r>
      <w:r w:rsidRPr="007001F4">
        <w:t xml:space="preserve"> Los resultados de la figura 1 muestran una disminución de respuestas en las categorías “Muy negativo”, “Negativo” y “Neutro” en el </w:t>
      </w:r>
      <w:proofErr w:type="spellStart"/>
      <w:r w:rsidRPr="007001F4">
        <w:t>postest</w:t>
      </w:r>
      <w:proofErr w:type="spellEnd"/>
      <w:r w:rsidRPr="007001F4">
        <w:t xml:space="preserve">, con un incremento sostenido en “Positivo” y un aumento marcado en “Muy positivo”. La tendencia exponencial del </w:t>
      </w:r>
      <w:proofErr w:type="spellStart"/>
      <w:r w:rsidRPr="007001F4">
        <w:t>postest</w:t>
      </w:r>
      <w:proofErr w:type="spellEnd"/>
      <w:r w:rsidRPr="007001F4">
        <w:t xml:space="preserve"> confirma un desplazamiento acelerado hacia percepciones más favorables tras la intervención, manteniéndose constante el total de participantes. </w:t>
      </w:r>
      <w:r w:rsidRPr="007001F4">
        <w:rPr>
          <w:b/>
          <w:bCs/>
          <w:i/>
          <w:iCs/>
        </w:rPr>
        <w:t xml:space="preserve">[Se pueden presentar más de una tabla o figura]. </w:t>
      </w:r>
    </w:p>
    <w:p w14:paraId="7CB00911" w14:textId="232B7937" w:rsidR="00CC30BE" w:rsidRPr="007001F4" w:rsidRDefault="00BA2F58" w:rsidP="000051B9">
      <w:pPr>
        <w:pStyle w:val="Ttulo2"/>
        <w:spacing w:line="360" w:lineRule="auto"/>
        <w:rPr>
          <w:rFonts w:cs="Times New Roman"/>
        </w:rPr>
      </w:pPr>
      <w:bookmarkStart w:id="41" w:name="_Toc206661214"/>
      <w:r w:rsidRPr="007001F4">
        <w:rPr>
          <w:rFonts w:cs="Times New Roman"/>
        </w:rPr>
        <w:t>RESULTADO DE ENCUESTA DE SATISFACCIÓN</w:t>
      </w:r>
      <w:bookmarkEnd w:id="41"/>
    </w:p>
    <w:p w14:paraId="6A1A5F13" w14:textId="5615FDFF" w:rsidR="00A97D64" w:rsidRPr="007001F4" w:rsidRDefault="00D94A9C" w:rsidP="00D94A9C">
      <w:pPr>
        <w:spacing w:after="160" w:line="360" w:lineRule="auto"/>
        <w:ind w:firstLine="708"/>
      </w:pPr>
      <w:r w:rsidRPr="007001F4">
        <w:t xml:space="preserve">[En este apartado debe presentar el análisis de los resultados obtenidos en las encuestas de satisfacción aplicadas a la población beneficiaria. La información debe organizarse de manera clara, pudiendo emplear tablas, gráficos, esquemas u otros formatos visuales que faciliten su comprensión. Es importante que se especifiquen </w:t>
      </w:r>
      <w:r w:rsidR="00A97D64" w:rsidRPr="007001F4">
        <w:t>e</w:t>
      </w:r>
      <w:r w:rsidRPr="007001F4">
        <w:t>l número de encuestados, el porcentaje de satisfacción por nivel y las observaciones más relevantes. Asimismo, se recomienda incluir una breve interpretación de los resultados, destacando los logros alcanzados, las oportunidades de mejora y cómo estos hallazgos contribuirán a la toma de decisiones en futuras intervenciones.]</w:t>
      </w:r>
    </w:p>
    <w:p w14:paraId="24BDF25C" w14:textId="77777777" w:rsidR="00A97D64" w:rsidRPr="007001F4" w:rsidRDefault="00A97D64">
      <w:pPr>
        <w:spacing w:after="160" w:line="259" w:lineRule="auto"/>
        <w:jc w:val="left"/>
      </w:pPr>
      <w:r w:rsidRPr="007001F4">
        <w:br w:type="page"/>
      </w:r>
    </w:p>
    <w:p w14:paraId="46243325" w14:textId="6DFCBC24" w:rsidR="00D94A9C" w:rsidRPr="007001F4" w:rsidRDefault="00D94A9C" w:rsidP="00D94A9C">
      <w:pPr>
        <w:pStyle w:val="Descripcin"/>
        <w:rPr>
          <w:rFonts w:cs="Times New Roman"/>
          <w:color w:val="auto"/>
          <w:szCs w:val="24"/>
        </w:rPr>
      </w:pPr>
      <w:bookmarkStart w:id="42" w:name="_Toc205906451"/>
      <w:bookmarkStart w:id="43" w:name="_Toc206075325"/>
      <w:bookmarkStart w:id="44" w:name="_Toc206078702"/>
      <w:r w:rsidRPr="007001F4">
        <w:rPr>
          <w:rFonts w:cs="Times New Roman"/>
          <w:b/>
          <w:bCs/>
          <w:i w:val="0"/>
          <w:iCs w:val="0"/>
          <w:color w:val="auto"/>
          <w:szCs w:val="24"/>
        </w:rPr>
        <w:lastRenderedPageBreak/>
        <w:t xml:space="preserve">Tabla </w:t>
      </w:r>
      <w:r w:rsidRPr="007001F4">
        <w:rPr>
          <w:rFonts w:cs="Times New Roman"/>
          <w:b/>
          <w:bCs/>
          <w:i w:val="0"/>
          <w:iCs w:val="0"/>
          <w:color w:val="auto"/>
          <w:szCs w:val="24"/>
        </w:rPr>
        <w:fldChar w:fldCharType="begin"/>
      </w:r>
      <w:r w:rsidRPr="007001F4">
        <w:rPr>
          <w:rFonts w:cs="Times New Roman"/>
          <w:b/>
          <w:bCs/>
          <w:i w:val="0"/>
          <w:iCs w:val="0"/>
          <w:color w:val="auto"/>
          <w:szCs w:val="24"/>
        </w:rPr>
        <w:instrText xml:space="preserve"> SEQ Tabla \* ARABIC </w:instrText>
      </w:r>
      <w:r w:rsidRPr="007001F4">
        <w:rPr>
          <w:rFonts w:cs="Times New Roman"/>
          <w:b/>
          <w:bCs/>
          <w:i w:val="0"/>
          <w:iCs w:val="0"/>
          <w:color w:val="auto"/>
          <w:szCs w:val="24"/>
        </w:rPr>
        <w:fldChar w:fldCharType="separate"/>
      </w:r>
      <w:r w:rsidRPr="007001F4">
        <w:rPr>
          <w:rFonts w:cs="Times New Roman"/>
          <w:b/>
          <w:bCs/>
          <w:i w:val="0"/>
          <w:iCs w:val="0"/>
          <w:noProof/>
          <w:color w:val="auto"/>
          <w:szCs w:val="24"/>
        </w:rPr>
        <w:t>2</w:t>
      </w:r>
      <w:r w:rsidRPr="007001F4">
        <w:rPr>
          <w:rFonts w:cs="Times New Roman"/>
          <w:b/>
          <w:bCs/>
          <w:i w:val="0"/>
          <w:iCs w:val="0"/>
          <w:color w:val="auto"/>
          <w:szCs w:val="24"/>
        </w:rPr>
        <w:fldChar w:fldCharType="end"/>
      </w:r>
      <w:r w:rsidRPr="007001F4">
        <w:rPr>
          <w:rFonts w:cs="Times New Roman"/>
          <w:color w:val="auto"/>
          <w:szCs w:val="24"/>
        </w:rPr>
        <w:br/>
        <w:t xml:space="preserve">Niveles de satisfacción </w:t>
      </w:r>
      <w:bookmarkEnd w:id="42"/>
      <w:r w:rsidR="00A97D64" w:rsidRPr="007001F4">
        <w:rPr>
          <w:rFonts w:cs="Times New Roman"/>
          <w:color w:val="auto"/>
          <w:szCs w:val="24"/>
        </w:rPr>
        <w:t>con las actividades</w:t>
      </w:r>
      <w:bookmarkEnd w:id="43"/>
      <w:bookmarkEnd w:id="44"/>
      <w:r w:rsidR="00A97D64" w:rsidRPr="007001F4">
        <w:rPr>
          <w:rFonts w:cs="Times New Roman"/>
          <w:color w:val="auto"/>
          <w:szCs w:val="24"/>
        </w:rPr>
        <w:t xml:space="preserve">  </w:t>
      </w:r>
      <w:r w:rsidRPr="007001F4">
        <w:rPr>
          <w:rFonts w:cs="Times New Roman"/>
          <w:color w:val="auto"/>
          <w:szCs w:val="24"/>
        </w:rPr>
        <w:t xml:space="preserve"> </w:t>
      </w:r>
      <w:r w:rsidR="00A97D64" w:rsidRPr="007001F4">
        <w:rPr>
          <w:rFonts w:cs="Times New Roman"/>
          <w:color w:val="auto"/>
          <w:szCs w:val="24"/>
        </w:rPr>
        <w:t xml:space="preserve">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37"/>
        <w:gridCol w:w="1141"/>
        <w:gridCol w:w="1142"/>
        <w:gridCol w:w="747"/>
        <w:gridCol w:w="1538"/>
        <w:gridCol w:w="938"/>
        <w:gridCol w:w="1344"/>
      </w:tblGrid>
      <w:tr w:rsidR="00D94A9C" w:rsidRPr="007001F4" w14:paraId="73738320" w14:textId="77777777" w:rsidTr="00EF3E49">
        <w:trPr>
          <w:trHeight w:val="222"/>
        </w:trPr>
        <w:tc>
          <w:tcPr>
            <w:tcW w:w="1102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75CAEF6D" w14:textId="77777777" w:rsidR="00D94A9C" w:rsidRPr="007001F4" w:rsidRDefault="00D94A9C" w:rsidP="00EF3E49">
            <w:pPr>
              <w:spacing w:after="0" w:line="360" w:lineRule="auto"/>
              <w:jc w:val="center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Niveles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5501266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 xml:space="preserve">Femenino </w:t>
            </w:r>
          </w:p>
        </w:tc>
        <w:tc>
          <w:tcPr>
            <w:tcW w:w="1300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98D0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 xml:space="preserve">Masculino </w:t>
            </w:r>
          </w:p>
        </w:tc>
        <w:tc>
          <w:tcPr>
            <w:tcW w:w="129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94186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 xml:space="preserve">Total </w:t>
            </w:r>
          </w:p>
        </w:tc>
      </w:tr>
      <w:tr w:rsidR="00D94A9C" w:rsidRPr="007001F4" w14:paraId="73573D53" w14:textId="77777777" w:rsidTr="00EF3E49">
        <w:trPr>
          <w:trHeight w:val="300"/>
        </w:trPr>
        <w:tc>
          <w:tcPr>
            <w:tcW w:w="1102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17A4D79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</w:p>
        </w:tc>
        <w:tc>
          <w:tcPr>
            <w:tcW w:w="64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BFAF5B2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N°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5B0863B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%</w:t>
            </w:r>
          </w:p>
        </w:tc>
        <w:tc>
          <w:tcPr>
            <w:tcW w:w="42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A53BD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N°</w:t>
            </w:r>
          </w:p>
        </w:tc>
        <w:tc>
          <w:tcPr>
            <w:tcW w:w="87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B2605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%</w:t>
            </w:r>
          </w:p>
        </w:tc>
        <w:tc>
          <w:tcPr>
            <w:tcW w:w="5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E55AC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N°</w:t>
            </w:r>
          </w:p>
        </w:tc>
        <w:tc>
          <w:tcPr>
            <w:tcW w:w="7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9971E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%</w:t>
            </w:r>
          </w:p>
        </w:tc>
      </w:tr>
      <w:tr w:rsidR="00D94A9C" w:rsidRPr="007001F4" w14:paraId="58416FA0" w14:textId="77777777" w:rsidTr="00EF3E49">
        <w:trPr>
          <w:trHeight w:val="315"/>
        </w:trPr>
        <w:tc>
          <w:tcPr>
            <w:tcW w:w="110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89AC7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 xml:space="preserve">Insatisfecho </w:t>
            </w:r>
          </w:p>
        </w:tc>
        <w:tc>
          <w:tcPr>
            <w:tcW w:w="64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6A76D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5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1C00F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3%</w:t>
            </w:r>
          </w:p>
        </w:tc>
        <w:tc>
          <w:tcPr>
            <w:tcW w:w="42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1F9E2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0</w:t>
            </w:r>
          </w:p>
        </w:tc>
        <w:tc>
          <w:tcPr>
            <w:tcW w:w="87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254B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4%</w:t>
            </w:r>
          </w:p>
        </w:tc>
        <w:tc>
          <w:tcPr>
            <w:tcW w:w="534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FB86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25</w:t>
            </w:r>
          </w:p>
        </w:tc>
        <w:tc>
          <w:tcPr>
            <w:tcW w:w="76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2923F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3%</w:t>
            </w:r>
          </w:p>
        </w:tc>
      </w:tr>
      <w:tr w:rsidR="00D94A9C" w:rsidRPr="007001F4" w14:paraId="49B35869" w14:textId="77777777" w:rsidTr="00EF3E49">
        <w:trPr>
          <w:trHeight w:val="315"/>
        </w:trPr>
        <w:tc>
          <w:tcPr>
            <w:tcW w:w="1102" w:type="pct"/>
            <w:shd w:val="clear" w:color="auto" w:fill="auto"/>
            <w:noWrap/>
            <w:vAlign w:val="center"/>
            <w:hideMark/>
          </w:tcPr>
          <w:p w14:paraId="616426F6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 xml:space="preserve">Poco Satisfecho </w:t>
            </w:r>
          </w:p>
        </w:tc>
        <w:tc>
          <w:tcPr>
            <w:tcW w:w="649" w:type="pct"/>
            <w:shd w:val="clear" w:color="auto" w:fill="auto"/>
            <w:noWrap/>
            <w:vAlign w:val="bottom"/>
            <w:hideMark/>
          </w:tcPr>
          <w:p w14:paraId="5A37A367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2</w:t>
            </w:r>
          </w:p>
        </w:tc>
        <w:tc>
          <w:tcPr>
            <w:tcW w:w="650" w:type="pct"/>
            <w:shd w:val="clear" w:color="auto" w:fill="auto"/>
            <w:noWrap/>
            <w:vAlign w:val="bottom"/>
            <w:hideMark/>
          </w:tcPr>
          <w:p w14:paraId="23847FCF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1%</w:t>
            </w:r>
          </w:p>
        </w:tc>
        <w:tc>
          <w:tcPr>
            <w:tcW w:w="425" w:type="pct"/>
            <w:shd w:val="clear" w:color="auto" w:fill="auto"/>
            <w:noWrap/>
            <w:vAlign w:val="bottom"/>
            <w:hideMark/>
          </w:tcPr>
          <w:p w14:paraId="2D27F66D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9</w:t>
            </w:r>
          </w:p>
        </w:tc>
        <w:tc>
          <w:tcPr>
            <w:tcW w:w="875" w:type="pct"/>
            <w:shd w:val="clear" w:color="auto" w:fill="auto"/>
            <w:noWrap/>
            <w:vAlign w:val="bottom"/>
            <w:hideMark/>
          </w:tcPr>
          <w:p w14:paraId="71257F59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2%</w:t>
            </w:r>
          </w:p>
        </w:tc>
        <w:tc>
          <w:tcPr>
            <w:tcW w:w="534" w:type="pct"/>
            <w:shd w:val="clear" w:color="auto" w:fill="auto"/>
            <w:noWrap/>
            <w:vAlign w:val="bottom"/>
            <w:hideMark/>
          </w:tcPr>
          <w:p w14:paraId="46936BAC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21</w:t>
            </w:r>
          </w:p>
        </w:tc>
        <w:tc>
          <w:tcPr>
            <w:tcW w:w="765" w:type="pct"/>
            <w:shd w:val="clear" w:color="auto" w:fill="auto"/>
            <w:noWrap/>
            <w:vAlign w:val="bottom"/>
            <w:hideMark/>
          </w:tcPr>
          <w:p w14:paraId="20968685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1%</w:t>
            </w:r>
          </w:p>
        </w:tc>
      </w:tr>
      <w:tr w:rsidR="00D94A9C" w:rsidRPr="007001F4" w14:paraId="5012FCB0" w14:textId="77777777" w:rsidTr="00EF3E49">
        <w:trPr>
          <w:trHeight w:val="315"/>
        </w:trPr>
        <w:tc>
          <w:tcPr>
            <w:tcW w:w="1102" w:type="pct"/>
            <w:shd w:val="clear" w:color="auto" w:fill="auto"/>
            <w:noWrap/>
            <w:vAlign w:val="center"/>
            <w:hideMark/>
          </w:tcPr>
          <w:p w14:paraId="0053818D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 xml:space="preserve">Satisfecho </w:t>
            </w:r>
          </w:p>
        </w:tc>
        <w:tc>
          <w:tcPr>
            <w:tcW w:w="649" w:type="pct"/>
            <w:shd w:val="clear" w:color="auto" w:fill="auto"/>
            <w:noWrap/>
            <w:vAlign w:val="bottom"/>
            <w:hideMark/>
          </w:tcPr>
          <w:p w14:paraId="1E9DA3B0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5</w:t>
            </w:r>
          </w:p>
        </w:tc>
        <w:tc>
          <w:tcPr>
            <w:tcW w:w="650" w:type="pct"/>
            <w:shd w:val="clear" w:color="auto" w:fill="auto"/>
            <w:noWrap/>
            <w:vAlign w:val="bottom"/>
            <w:hideMark/>
          </w:tcPr>
          <w:p w14:paraId="209D69E3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1%</w:t>
            </w:r>
          </w:p>
        </w:tc>
        <w:tc>
          <w:tcPr>
            <w:tcW w:w="425" w:type="pct"/>
            <w:shd w:val="clear" w:color="auto" w:fill="auto"/>
            <w:noWrap/>
            <w:vAlign w:val="bottom"/>
            <w:hideMark/>
          </w:tcPr>
          <w:p w14:paraId="51F3EE40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20</w:t>
            </w:r>
          </w:p>
        </w:tc>
        <w:tc>
          <w:tcPr>
            <w:tcW w:w="875" w:type="pct"/>
            <w:shd w:val="clear" w:color="auto" w:fill="auto"/>
            <w:noWrap/>
            <w:vAlign w:val="bottom"/>
            <w:hideMark/>
          </w:tcPr>
          <w:p w14:paraId="1607DD5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27%</w:t>
            </w:r>
          </w:p>
        </w:tc>
        <w:tc>
          <w:tcPr>
            <w:tcW w:w="534" w:type="pct"/>
            <w:shd w:val="clear" w:color="auto" w:fill="auto"/>
            <w:noWrap/>
            <w:vAlign w:val="bottom"/>
            <w:hideMark/>
          </w:tcPr>
          <w:p w14:paraId="46C37FD7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55</w:t>
            </w:r>
          </w:p>
        </w:tc>
        <w:tc>
          <w:tcPr>
            <w:tcW w:w="765" w:type="pct"/>
            <w:shd w:val="clear" w:color="auto" w:fill="auto"/>
            <w:noWrap/>
            <w:vAlign w:val="bottom"/>
            <w:hideMark/>
          </w:tcPr>
          <w:p w14:paraId="550C3325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0%</w:t>
            </w:r>
          </w:p>
        </w:tc>
      </w:tr>
      <w:tr w:rsidR="00D94A9C" w:rsidRPr="007001F4" w14:paraId="75CEB36D" w14:textId="77777777" w:rsidTr="00EF3E49">
        <w:trPr>
          <w:trHeight w:val="315"/>
        </w:trPr>
        <w:tc>
          <w:tcPr>
            <w:tcW w:w="1102" w:type="pct"/>
            <w:shd w:val="clear" w:color="auto" w:fill="auto"/>
            <w:noWrap/>
            <w:vAlign w:val="center"/>
            <w:hideMark/>
          </w:tcPr>
          <w:p w14:paraId="0374DB82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eastAsia="es-419"/>
              </w:rPr>
              <w:t xml:space="preserve">Muy satisfecho </w:t>
            </w:r>
          </w:p>
        </w:tc>
        <w:tc>
          <w:tcPr>
            <w:tcW w:w="649" w:type="pct"/>
            <w:shd w:val="clear" w:color="auto" w:fill="auto"/>
            <w:noWrap/>
            <w:vAlign w:val="bottom"/>
            <w:hideMark/>
          </w:tcPr>
          <w:p w14:paraId="3515CF76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50</w:t>
            </w:r>
          </w:p>
        </w:tc>
        <w:tc>
          <w:tcPr>
            <w:tcW w:w="650" w:type="pct"/>
            <w:shd w:val="clear" w:color="auto" w:fill="auto"/>
            <w:noWrap/>
            <w:vAlign w:val="bottom"/>
            <w:hideMark/>
          </w:tcPr>
          <w:p w14:paraId="20C4B56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45%</w:t>
            </w:r>
          </w:p>
        </w:tc>
        <w:tc>
          <w:tcPr>
            <w:tcW w:w="425" w:type="pct"/>
            <w:shd w:val="clear" w:color="auto" w:fill="auto"/>
            <w:noWrap/>
            <w:vAlign w:val="bottom"/>
            <w:hideMark/>
          </w:tcPr>
          <w:p w14:paraId="35706B4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35</w:t>
            </w:r>
          </w:p>
        </w:tc>
        <w:tc>
          <w:tcPr>
            <w:tcW w:w="875" w:type="pct"/>
            <w:shd w:val="clear" w:color="auto" w:fill="auto"/>
            <w:noWrap/>
            <w:vAlign w:val="bottom"/>
            <w:hideMark/>
          </w:tcPr>
          <w:p w14:paraId="34D0D02C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47%</w:t>
            </w:r>
          </w:p>
        </w:tc>
        <w:tc>
          <w:tcPr>
            <w:tcW w:w="534" w:type="pct"/>
            <w:shd w:val="clear" w:color="auto" w:fill="auto"/>
            <w:noWrap/>
            <w:vAlign w:val="bottom"/>
            <w:hideMark/>
          </w:tcPr>
          <w:p w14:paraId="49CEFD1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85</w:t>
            </w:r>
          </w:p>
        </w:tc>
        <w:tc>
          <w:tcPr>
            <w:tcW w:w="765" w:type="pct"/>
            <w:shd w:val="clear" w:color="auto" w:fill="auto"/>
            <w:noWrap/>
            <w:vAlign w:val="bottom"/>
            <w:hideMark/>
          </w:tcPr>
          <w:p w14:paraId="24D0B579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46%</w:t>
            </w:r>
          </w:p>
        </w:tc>
      </w:tr>
      <w:tr w:rsidR="00D94A9C" w:rsidRPr="007001F4" w14:paraId="61002C25" w14:textId="77777777" w:rsidTr="00EF3E49">
        <w:trPr>
          <w:trHeight w:val="315"/>
        </w:trPr>
        <w:tc>
          <w:tcPr>
            <w:tcW w:w="1102" w:type="pct"/>
            <w:shd w:val="clear" w:color="auto" w:fill="auto"/>
            <w:noWrap/>
            <w:vAlign w:val="center"/>
            <w:hideMark/>
          </w:tcPr>
          <w:p w14:paraId="15C65FF3" w14:textId="77777777" w:rsidR="00D94A9C" w:rsidRPr="007001F4" w:rsidRDefault="00D94A9C" w:rsidP="00EF3E49">
            <w:pPr>
              <w:spacing w:after="0" w:line="360" w:lineRule="auto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 xml:space="preserve">Total </w:t>
            </w:r>
          </w:p>
        </w:tc>
        <w:tc>
          <w:tcPr>
            <w:tcW w:w="649" w:type="pct"/>
            <w:shd w:val="clear" w:color="auto" w:fill="auto"/>
            <w:noWrap/>
            <w:vAlign w:val="bottom"/>
            <w:hideMark/>
          </w:tcPr>
          <w:p w14:paraId="765BB0C9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12</w:t>
            </w:r>
          </w:p>
        </w:tc>
        <w:tc>
          <w:tcPr>
            <w:tcW w:w="650" w:type="pct"/>
            <w:shd w:val="clear" w:color="auto" w:fill="auto"/>
            <w:noWrap/>
            <w:vAlign w:val="bottom"/>
            <w:hideMark/>
          </w:tcPr>
          <w:p w14:paraId="369A021C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00%</w:t>
            </w:r>
          </w:p>
        </w:tc>
        <w:tc>
          <w:tcPr>
            <w:tcW w:w="425" w:type="pct"/>
            <w:shd w:val="clear" w:color="auto" w:fill="auto"/>
            <w:noWrap/>
            <w:vAlign w:val="bottom"/>
            <w:hideMark/>
          </w:tcPr>
          <w:p w14:paraId="4D4FC603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74</w:t>
            </w:r>
          </w:p>
        </w:tc>
        <w:tc>
          <w:tcPr>
            <w:tcW w:w="875" w:type="pct"/>
            <w:shd w:val="clear" w:color="auto" w:fill="auto"/>
            <w:noWrap/>
            <w:vAlign w:val="bottom"/>
            <w:hideMark/>
          </w:tcPr>
          <w:p w14:paraId="086C32C4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00%</w:t>
            </w:r>
          </w:p>
        </w:tc>
        <w:tc>
          <w:tcPr>
            <w:tcW w:w="534" w:type="pct"/>
            <w:shd w:val="clear" w:color="auto" w:fill="auto"/>
            <w:noWrap/>
            <w:vAlign w:val="bottom"/>
            <w:hideMark/>
          </w:tcPr>
          <w:p w14:paraId="39E43C3B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86</w:t>
            </w:r>
          </w:p>
        </w:tc>
        <w:tc>
          <w:tcPr>
            <w:tcW w:w="765" w:type="pct"/>
            <w:shd w:val="clear" w:color="auto" w:fill="auto"/>
            <w:noWrap/>
            <w:vAlign w:val="bottom"/>
            <w:hideMark/>
          </w:tcPr>
          <w:p w14:paraId="03E771AA" w14:textId="77777777" w:rsidR="00D94A9C" w:rsidRPr="007001F4" w:rsidRDefault="00D94A9C" w:rsidP="00EF3E49">
            <w:pPr>
              <w:spacing w:after="0" w:line="360" w:lineRule="auto"/>
              <w:jc w:val="right"/>
              <w:rPr>
                <w:color w:val="000000"/>
                <w:lang w:val="es-419" w:eastAsia="es-419"/>
              </w:rPr>
            </w:pPr>
            <w:r w:rsidRPr="007001F4">
              <w:rPr>
                <w:color w:val="000000"/>
                <w:lang w:val="es-419" w:eastAsia="es-419"/>
              </w:rPr>
              <w:t>100%</w:t>
            </w:r>
          </w:p>
        </w:tc>
      </w:tr>
    </w:tbl>
    <w:p w14:paraId="61B24C51" w14:textId="77777777" w:rsidR="00A97D64" w:rsidRPr="007001F4" w:rsidRDefault="00A97D64" w:rsidP="00D94A9C">
      <w:pPr>
        <w:pStyle w:val="Descripcin"/>
        <w:jc w:val="both"/>
        <w:rPr>
          <w:rFonts w:cs="Times New Roman"/>
          <w:b/>
          <w:i w:val="0"/>
          <w:iCs w:val="0"/>
          <w:color w:val="auto"/>
          <w:szCs w:val="24"/>
        </w:rPr>
      </w:pPr>
    </w:p>
    <w:p w14:paraId="5EAA79C8" w14:textId="13CAAF43" w:rsidR="00D94A9C" w:rsidRPr="007001F4" w:rsidRDefault="00D94A9C" w:rsidP="00A97D64">
      <w:pPr>
        <w:pStyle w:val="Descripcin"/>
        <w:ind w:firstLine="708"/>
        <w:jc w:val="both"/>
        <w:rPr>
          <w:rFonts w:cs="Times New Roman"/>
          <w:bCs/>
          <w:i w:val="0"/>
          <w:iCs w:val="0"/>
          <w:color w:val="auto"/>
          <w:szCs w:val="24"/>
        </w:rPr>
      </w:pPr>
      <w:r w:rsidRPr="007001F4">
        <w:rPr>
          <w:rFonts w:cs="Times New Roman"/>
          <w:b/>
          <w:i w:val="0"/>
          <w:iCs w:val="0"/>
          <w:color w:val="auto"/>
          <w:szCs w:val="24"/>
        </w:rPr>
        <w:t>Interpretación:</w:t>
      </w:r>
      <w:r w:rsidRPr="007001F4">
        <w:rPr>
          <w:rFonts w:cs="Times New Roman"/>
          <w:bCs/>
          <w:i w:val="0"/>
          <w:iCs w:val="0"/>
          <w:color w:val="auto"/>
          <w:szCs w:val="24"/>
        </w:rPr>
        <w:t xml:space="preserve"> Los datos muestran que la mayoría de los participantes, tanto mujeres como hombres, reportaron altos niveles de satisfacción con la intervención social: el 46% en promedio indicó estar “Muy satisfecho” de 45% femenino y 47% masculino y el 30% se ubicó en “Satisfecho” y en 31% femenino, 27% masculino. Los niveles bajos de satisfacción fueron minoritarios, con un 11% en “Poco satisfecho” y un 13% en “Insatisfecho”, sin diferencias significativas entre géneros. Esto refleja una valoración predominantemente positiva de la intervención, con un patrón consistente entre mujeres y hombres.</w:t>
      </w:r>
    </w:p>
    <w:p w14:paraId="0DD1BB95" w14:textId="77777777" w:rsidR="00A97D64" w:rsidRPr="007001F4" w:rsidRDefault="00A97D64" w:rsidP="00A97D64">
      <w:pPr>
        <w:pStyle w:val="Descripcin"/>
        <w:rPr>
          <w:rFonts w:cs="Times New Roman"/>
          <w:szCs w:val="24"/>
        </w:rPr>
      </w:pPr>
      <w:bookmarkStart w:id="45" w:name="_Toc205886106"/>
      <w:bookmarkStart w:id="46" w:name="_Toc206076943"/>
      <w:bookmarkStart w:id="47" w:name="_Toc206077078"/>
      <w:r w:rsidRPr="004241C9">
        <w:rPr>
          <w:rFonts w:cs="Times New Roman"/>
          <w:b/>
          <w:i w:val="0"/>
          <w:iCs w:val="0"/>
          <w:color w:val="auto"/>
          <w:szCs w:val="24"/>
        </w:rPr>
        <w:t xml:space="preserve">Figura </w:t>
      </w:r>
      <w:r w:rsidRPr="004241C9">
        <w:rPr>
          <w:rFonts w:cs="Times New Roman"/>
          <w:b/>
          <w:i w:val="0"/>
          <w:iCs w:val="0"/>
          <w:color w:val="auto"/>
          <w:szCs w:val="24"/>
        </w:rPr>
        <w:fldChar w:fldCharType="begin"/>
      </w:r>
      <w:r w:rsidRPr="004241C9">
        <w:rPr>
          <w:rFonts w:cs="Times New Roman"/>
          <w:b/>
          <w:i w:val="0"/>
          <w:iCs w:val="0"/>
          <w:color w:val="auto"/>
          <w:szCs w:val="24"/>
        </w:rPr>
        <w:instrText xml:space="preserve"> SEQ Figura \* ARABIC </w:instrText>
      </w:r>
      <w:r w:rsidRPr="004241C9">
        <w:rPr>
          <w:rFonts w:cs="Times New Roman"/>
          <w:b/>
          <w:i w:val="0"/>
          <w:iCs w:val="0"/>
          <w:color w:val="auto"/>
          <w:szCs w:val="24"/>
        </w:rPr>
        <w:fldChar w:fldCharType="separate"/>
      </w:r>
      <w:r w:rsidRPr="004241C9">
        <w:rPr>
          <w:rFonts w:cs="Times New Roman"/>
          <w:b/>
          <w:i w:val="0"/>
          <w:iCs w:val="0"/>
          <w:noProof/>
          <w:color w:val="auto"/>
          <w:szCs w:val="24"/>
        </w:rPr>
        <w:t>2</w:t>
      </w:r>
      <w:r w:rsidRPr="004241C9">
        <w:rPr>
          <w:rFonts w:cs="Times New Roman"/>
          <w:b/>
          <w:i w:val="0"/>
          <w:iCs w:val="0"/>
          <w:color w:val="auto"/>
          <w:szCs w:val="24"/>
        </w:rPr>
        <w:fldChar w:fldCharType="end"/>
      </w:r>
      <w:r w:rsidRPr="007001F4">
        <w:rPr>
          <w:rFonts w:cs="Times New Roman"/>
          <w:b/>
          <w:color w:val="auto"/>
          <w:szCs w:val="24"/>
        </w:rPr>
        <w:br/>
      </w:r>
      <w:r w:rsidRPr="007001F4">
        <w:rPr>
          <w:rFonts w:cs="Times New Roman"/>
          <w:i w:val="0"/>
          <w:color w:val="auto"/>
          <w:szCs w:val="24"/>
        </w:rPr>
        <w:t>Nivel de satisfacción con las actividades</w:t>
      </w:r>
      <w:bookmarkEnd w:id="45"/>
      <w:bookmarkEnd w:id="46"/>
      <w:bookmarkEnd w:id="47"/>
      <w:r w:rsidRPr="007001F4">
        <w:rPr>
          <w:rFonts w:cs="Times New Roman"/>
          <w:i w:val="0"/>
          <w:color w:val="auto"/>
          <w:szCs w:val="24"/>
        </w:rPr>
        <w:t xml:space="preserve"> </w:t>
      </w:r>
    </w:p>
    <w:p w14:paraId="4215FD80" w14:textId="77777777" w:rsidR="00A97D64" w:rsidRPr="007001F4" w:rsidRDefault="00A97D64" w:rsidP="00A97D64">
      <w:pPr>
        <w:spacing w:line="360" w:lineRule="auto"/>
      </w:pPr>
      <w:r w:rsidRPr="007001F4">
        <w:rPr>
          <w:noProof/>
        </w:rPr>
        <w:drawing>
          <wp:anchor distT="0" distB="0" distL="114300" distR="114300" simplePos="0" relativeHeight="251665408" behindDoc="0" locked="0" layoutInCell="1" allowOverlap="1" wp14:anchorId="6F3DA840" wp14:editId="628E3793">
            <wp:simplePos x="0" y="0"/>
            <wp:positionH relativeFrom="column">
              <wp:posOffset>-2774</wp:posOffset>
            </wp:positionH>
            <wp:positionV relativeFrom="paragraph">
              <wp:posOffset>522</wp:posOffset>
            </wp:positionV>
            <wp:extent cx="5477347" cy="2806574"/>
            <wp:effectExtent l="0" t="0" r="9525" b="13335"/>
            <wp:wrapNone/>
            <wp:docPr id="1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B81F904D-A6CC-42C9-82FF-13B10100E30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0AADE15" w14:textId="77777777" w:rsidR="00A97D64" w:rsidRPr="007001F4" w:rsidRDefault="00A97D64" w:rsidP="00A97D64">
      <w:pPr>
        <w:spacing w:line="360" w:lineRule="auto"/>
      </w:pPr>
    </w:p>
    <w:p w14:paraId="1616A984" w14:textId="77777777" w:rsidR="00A97D64" w:rsidRPr="007001F4" w:rsidRDefault="00A97D64" w:rsidP="00A97D64">
      <w:pPr>
        <w:spacing w:line="360" w:lineRule="auto"/>
      </w:pPr>
    </w:p>
    <w:p w14:paraId="7E71F747" w14:textId="77777777" w:rsidR="00A97D64" w:rsidRPr="007001F4" w:rsidRDefault="00A97D64" w:rsidP="00A97D64">
      <w:pPr>
        <w:spacing w:line="360" w:lineRule="auto"/>
      </w:pPr>
    </w:p>
    <w:p w14:paraId="7528662F" w14:textId="67D75D3D" w:rsidR="00A97D64" w:rsidRPr="007001F4" w:rsidRDefault="00A97D64" w:rsidP="00A97D64"/>
    <w:p w14:paraId="4C20D72F" w14:textId="3BACCA66" w:rsidR="00A97D64" w:rsidRPr="007001F4" w:rsidRDefault="00A97D64" w:rsidP="00A97D64"/>
    <w:p w14:paraId="6EDD7D66" w14:textId="4220A3CC" w:rsidR="00A97D64" w:rsidRPr="007001F4" w:rsidRDefault="00A97D64" w:rsidP="00A97D64"/>
    <w:p w14:paraId="793898C1" w14:textId="0B49278B" w:rsidR="00A97D64" w:rsidRPr="007001F4" w:rsidRDefault="00A97D64" w:rsidP="00A97D64"/>
    <w:p w14:paraId="107EA3B1" w14:textId="655A6682" w:rsidR="00A97D64" w:rsidRPr="007001F4" w:rsidRDefault="00A97D64" w:rsidP="00A97D64"/>
    <w:p w14:paraId="2E433EA5" w14:textId="77777777" w:rsidR="00A97D64" w:rsidRPr="007001F4" w:rsidRDefault="00A97D64" w:rsidP="00A97D64">
      <w:pPr>
        <w:rPr>
          <w:i/>
          <w:iCs/>
        </w:rPr>
      </w:pPr>
    </w:p>
    <w:p w14:paraId="581B85AE" w14:textId="5B502FB6" w:rsidR="00A97D64" w:rsidRPr="007001F4" w:rsidRDefault="00A97D64" w:rsidP="00A97D64">
      <w:r w:rsidRPr="007001F4">
        <w:rPr>
          <w:i/>
          <w:iCs/>
        </w:rPr>
        <w:t>Nota. En caso sea necesario, deberá incluirse una aclaración o la fuente correspondiente.</w:t>
      </w:r>
    </w:p>
    <w:p w14:paraId="0C70B335" w14:textId="77777777" w:rsidR="00A97D64" w:rsidRPr="007001F4" w:rsidRDefault="00A97D64" w:rsidP="00A97D64">
      <w:pPr>
        <w:spacing w:line="360" w:lineRule="auto"/>
        <w:ind w:firstLine="708"/>
        <w:rPr>
          <w:b/>
          <w:bCs/>
        </w:rPr>
      </w:pPr>
    </w:p>
    <w:p w14:paraId="7A1769AA" w14:textId="5AD7309C" w:rsidR="00A97D64" w:rsidRPr="007001F4" w:rsidRDefault="00A97D64" w:rsidP="00A97D64">
      <w:pPr>
        <w:spacing w:line="360" w:lineRule="auto"/>
        <w:ind w:firstLine="708"/>
      </w:pPr>
      <w:r w:rsidRPr="007001F4">
        <w:rPr>
          <w:b/>
          <w:bCs/>
        </w:rPr>
        <w:lastRenderedPageBreak/>
        <w:t>Interpretación:</w:t>
      </w:r>
      <w:r w:rsidRPr="007001F4">
        <w:t xml:space="preserve"> Los resultados evidencian que la mayoría de participantes se ubican en los niveles “Muy satisfecho” en 50 mujeres y 35 hombres y “Satisfecho” 35 mujeres y 20 hombres, sumando en conjunto más del 70% de la muestra. Las categorías de menor satisfacción “Poco satisfecho” e “Insatisfecho” presentan frecuencias reducidas, con valores similares entre hombres y mujeres, lo que indica una percepción mayoritariamente positiva de las actividades en ambos géneros.  </w:t>
      </w:r>
    </w:p>
    <w:p w14:paraId="3102F41D" w14:textId="595BC451" w:rsidR="00D94A9C" w:rsidRPr="007001F4" w:rsidRDefault="00D94A9C">
      <w:pPr>
        <w:spacing w:after="160" w:line="259" w:lineRule="auto"/>
        <w:jc w:val="left"/>
      </w:pPr>
    </w:p>
    <w:p w14:paraId="308731B7" w14:textId="7962F633" w:rsidR="00A97D64" w:rsidRPr="007001F4" w:rsidRDefault="00A97D64">
      <w:pPr>
        <w:spacing w:after="160" w:line="259" w:lineRule="auto"/>
        <w:jc w:val="left"/>
      </w:pPr>
      <w:r w:rsidRPr="007001F4">
        <w:br w:type="page"/>
      </w:r>
    </w:p>
    <w:p w14:paraId="4FF863EB" w14:textId="6FC24E73" w:rsidR="00CC30BE" w:rsidRPr="007001F4" w:rsidRDefault="00CC30BE" w:rsidP="000051B9">
      <w:pPr>
        <w:pStyle w:val="Ttulo1"/>
        <w:rPr>
          <w:rFonts w:cs="Times New Roman"/>
        </w:rPr>
      </w:pPr>
      <w:bookmarkStart w:id="48" w:name="_Toc206661215"/>
      <w:r w:rsidRPr="007001F4">
        <w:rPr>
          <w:rFonts w:cs="Times New Roman"/>
        </w:rPr>
        <w:lastRenderedPageBreak/>
        <w:t>CAPITULO IV</w:t>
      </w:r>
      <w:r w:rsidR="000051B9" w:rsidRPr="007001F4">
        <w:rPr>
          <w:rFonts w:cs="Times New Roman"/>
        </w:rPr>
        <w:br/>
      </w:r>
      <w:r w:rsidRPr="007001F4">
        <w:rPr>
          <w:rFonts w:cs="Times New Roman"/>
        </w:rPr>
        <w:t>CRONOGRAMA DE ACTIVIDADES Y COSTOS</w:t>
      </w:r>
      <w:bookmarkEnd w:id="48"/>
    </w:p>
    <w:p w14:paraId="2382478C" w14:textId="77777777" w:rsidR="00D94A9C" w:rsidRPr="007001F4" w:rsidRDefault="00D94A9C" w:rsidP="00D94A9C">
      <w:pPr>
        <w:pStyle w:val="Prrafodelista"/>
        <w:keepNext/>
        <w:keepLines/>
        <w:numPr>
          <w:ilvl w:val="0"/>
          <w:numId w:val="27"/>
        </w:numPr>
        <w:spacing w:before="40" w:line="360" w:lineRule="auto"/>
        <w:contextualSpacing w:val="0"/>
        <w:jc w:val="both"/>
        <w:outlineLvl w:val="1"/>
        <w:rPr>
          <w:rFonts w:eastAsiaTheme="majorEastAsia" w:cs="Times New Roman"/>
          <w:b/>
          <w:vanish/>
          <w:szCs w:val="26"/>
          <w:lang w:val="es-ES" w:eastAsia="es-ES"/>
        </w:rPr>
      </w:pPr>
      <w:bookmarkStart w:id="49" w:name="_Toc206066270"/>
      <w:bookmarkStart w:id="50" w:name="_Toc206661216"/>
      <w:bookmarkEnd w:id="49"/>
      <w:bookmarkEnd w:id="50"/>
    </w:p>
    <w:p w14:paraId="071E1686" w14:textId="0BE6D850" w:rsidR="00CC30BE" w:rsidRPr="007001F4" w:rsidRDefault="00A97D64" w:rsidP="00D94A9C">
      <w:pPr>
        <w:pStyle w:val="Ttulo2"/>
        <w:rPr>
          <w:rFonts w:cs="Times New Roman"/>
        </w:rPr>
      </w:pPr>
      <w:bookmarkStart w:id="51" w:name="_Toc206661217"/>
      <w:r w:rsidRPr="007001F4">
        <w:rPr>
          <w:rFonts w:cs="Times New Roman"/>
        </w:rPr>
        <w:t>CRONOGRAMA</w:t>
      </w:r>
      <w:bookmarkEnd w:id="51"/>
      <w:r w:rsidRPr="007001F4">
        <w:rPr>
          <w:rFonts w:cs="Times New Roman"/>
        </w:rPr>
        <w:t xml:space="preserve"> </w:t>
      </w:r>
    </w:p>
    <w:p w14:paraId="2D8F6FE0" w14:textId="3F8E6C3B" w:rsidR="00A97D64" w:rsidRPr="007001F4" w:rsidRDefault="00A97D64" w:rsidP="00A97D64">
      <w:pPr>
        <w:pStyle w:val="Descripcin"/>
        <w:rPr>
          <w:rFonts w:cs="Times New Roman"/>
          <w:i w:val="0"/>
          <w:color w:val="auto"/>
          <w:szCs w:val="24"/>
        </w:rPr>
      </w:pPr>
    </w:p>
    <w:tbl>
      <w:tblPr>
        <w:tblStyle w:val="Tablaconcuadrcula"/>
        <w:tblW w:w="5000" w:type="pct"/>
        <w:shd w:val="clear" w:color="auto" w:fill="FFFFFF" w:themeFill="background1"/>
        <w:tblLook w:val="04A0" w:firstRow="1" w:lastRow="0" w:firstColumn="1" w:lastColumn="0" w:noHBand="0" w:noVBand="1"/>
      </w:tblPr>
      <w:tblGrid>
        <w:gridCol w:w="3066"/>
        <w:gridCol w:w="586"/>
        <w:gridCol w:w="441"/>
        <w:gridCol w:w="441"/>
        <w:gridCol w:w="441"/>
        <w:gridCol w:w="1023"/>
        <w:gridCol w:w="441"/>
        <w:gridCol w:w="881"/>
        <w:gridCol w:w="878"/>
        <w:gridCol w:w="579"/>
      </w:tblGrid>
      <w:tr w:rsidR="00A97D64" w:rsidRPr="007001F4" w14:paraId="731B9E3D" w14:textId="77777777" w:rsidTr="00A97D64">
        <w:tc>
          <w:tcPr>
            <w:tcW w:w="1747" w:type="pct"/>
            <w:vMerge w:val="restart"/>
            <w:shd w:val="clear" w:color="auto" w:fill="FFFFFF" w:themeFill="background1"/>
            <w:vAlign w:val="center"/>
          </w:tcPr>
          <w:p w14:paraId="72C3B957" w14:textId="77777777" w:rsidR="00A97D64" w:rsidRPr="007001F4" w:rsidRDefault="00A97D64" w:rsidP="00A97D64">
            <w:r w:rsidRPr="007001F4">
              <w:t>Actividades</w:t>
            </w:r>
          </w:p>
        </w:tc>
        <w:tc>
          <w:tcPr>
            <w:tcW w:w="3253" w:type="pct"/>
            <w:gridSpan w:val="9"/>
            <w:shd w:val="clear" w:color="auto" w:fill="FFFFFF" w:themeFill="background1"/>
          </w:tcPr>
          <w:p w14:paraId="59AA3E0F" w14:textId="77777777" w:rsidR="00A97D64" w:rsidRPr="007001F4" w:rsidRDefault="00A97D64" w:rsidP="00A97D64">
            <w:pPr>
              <w:jc w:val="center"/>
            </w:pPr>
            <w:r w:rsidRPr="007001F4">
              <w:t>Meses de 2025</w:t>
            </w:r>
          </w:p>
        </w:tc>
      </w:tr>
      <w:tr w:rsidR="00A97D64" w:rsidRPr="007001F4" w14:paraId="1EACC49B" w14:textId="77777777" w:rsidTr="00A97D64">
        <w:tc>
          <w:tcPr>
            <w:tcW w:w="1747" w:type="pct"/>
            <w:vMerge/>
            <w:shd w:val="clear" w:color="auto" w:fill="FFFFFF" w:themeFill="background1"/>
          </w:tcPr>
          <w:p w14:paraId="05926D5E" w14:textId="77777777" w:rsidR="00A97D64" w:rsidRPr="007001F4" w:rsidRDefault="00A97D64" w:rsidP="00A97D64"/>
        </w:tc>
        <w:tc>
          <w:tcPr>
            <w:tcW w:w="334" w:type="pct"/>
            <w:shd w:val="clear" w:color="auto" w:fill="FFFFFF" w:themeFill="background1"/>
          </w:tcPr>
          <w:p w14:paraId="5D7A7581" w14:textId="77777777" w:rsidR="00A97D64" w:rsidRPr="007001F4" w:rsidRDefault="00A97D64" w:rsidP="00A97D64">
            <w:pPr>
              <w:jc w:val="center"/>
            </w:pPr>
            <w:r w:rsidRPr="007001F4">
              <w:t>A</w:t>
            </w:r>
          </w:p>
        </w:tc>
        <w:tc>
          <w:tcPr>
            <w:tcW w:w="251" w:type="pct"/>
            <w:shd w:val="clear" w:color="auto" w:fill="FFFFFF" w:themeFill="background1"/>
          </w:tcPr>
          <w:p w14:paraId="3DFAC535" w14:textId="77777777" w:rsidR="00A97D64" w:rsidRPr="007001F4" w:rsidRDefault="00A97D64" w:rsidP="00A97D64">
            <w:pPr>
              <w:jc w:val="center"/>
            </w:pPr>
            <w:r w:rsidRPr="007001F4">
              <w:t>M</w:t>
            </w:r>
          </w:p>
        </w:tc>
        <w:tc>
          <w:tcPr>
            <w:tcW w:w="251" w:type="pct"/>
            <w:shd w:val="clear" w:color="auto" w:fill="FFFFFF" w:themeFill="background1"/>
          </w:tcPr>
          <w:p w14:paraId="586C58F2" w14:textId="77777777" w:rsidR="00A97D64" w:rsidRPr="007001F4" w:rsidRDefault="00A97D64" w:rsidP="00A97D64">
            <w:pPr>
              <w:jc w:val="center"/>
            </w:pPr>
            <w:r w:rsidRPr="007001F4">
              <w:t>J</w:t>
            </w:r>
          </w:p>
        </w:tc>
        <w:tc>
          <w:tcPr>
            <w:tcW w:w="251" w:type="pct"/>
            <w:shd w:val="clear" w:color="auto" w:fill="FFFFFF" w:themeFill="background1"/>
          </w:tcPr>
          <w:p w14:paraId="4F9D1BD2" w14:textId="77777777" w:rsidR="00A97D64" w:rsidRPr="007001F4" w:rsidRDefault="00A97D64" w:rsidP="00A97D64">
            <w:pPr>
              <w:jc w:val="center"/>
            </w:pPr>
            <w:r w:rsidRPr="007001F4">
              <w:t>J</w:t>
            </w:r>
          </w:p>
        </w:tc>
        <w:tc>
          <w:tcPr>
            <w:tcW w:w="583" w:type="pct"/>
            <w:shd w:val="clear" w:color="auto" w:fill="FFFFFF" w:themeFill="background1"/>
          </w:tcPr>
          <w:p w14:paraId="5941344F" w14:textId="77777777" w:rsidR="00A97D64" w:rsidRPr="007001F4" w:rsidRDefault="00A97D64" w:rsidP="00A97D64">
            <w:pPr>
              <w:jc w:val="center"/>
            </w:pPr>
            <w:r w:rsidRPr="007001F4">
              <w:t>A</w:t>
            </w:r>
          </w:p>
        </w:tc>
        <w:tc>
          <w:tcPr>
            <w:tcW w:w="251" w:type="pct"/>
            <w:shd w:val="clear" w:color="auto" w:fill="FFFFFF" w:themeFill="background1"/>
          </w:tcPr>
          <w:p w14:paraId="35809F8E" w14:textId="77777777" w:rsidR="00A97D64" w:rsidRPr="007001F4" w:rsidRDefault="00A97D64" w:rsidP="00A97D64">
            <w:pPr>
              <w:jc w:val="center"/>
            </w:pPr>
            <w:r w:rsidRPr="007001F4">
              <w:t>S</w:t>
            </w:r>
          </w:p>
        </w:tc>
        <w:tc>
          <w:tcPr>
            <w:tcW w:w="502" w:type="pct"/>
            <w:shd w:val="clear" w:color="auto" w:fill="FFFFFF" w:themeFill="background1"/>
          </w:tcPr>
          <w:p w14:paraId="2275D0CC" w14:textId="77777777" w:rsidR="00A97D64" w:rsidRPr="007001F4" w:rsidRDefault="00A97D64" w:rsidP="00A97D64">
            <w:pPr>
              <w:jc w:val="center"/>
            </w:pPr>
            <w:r w:rsidRPr="007001F4">
              <w:t>O</w:t>
            </w:r>
          </w:p>
        </w:tc>
        <w:tc>
          <w:tcPr>
            <w:tcW w:w="500" w:type="pct"/>
            <w:shd w:val="clear" w:color="auto" w:fill="FFFFFF" w:themeFill="background1"/>
          </w:tcPr>
          <w:p w14:paraId="1CD7DD28" w14:textId="77777777" w:rsidR="00A97D64" w:rsidRPr="007001F4" w:rsidRDefault="00A97D64" w:rsidP="00A97D64">
            <w:pPr>
              <w:jc w:val="center"/>
            </w:pPr>
            <w:r w:rsidRPr="007001F4">
              <w:t>N</w:t>
            </w:r>
          </w:p>
        </w:tc>
        <w:tc>
          <w:tcPr>
            <w:tcW w:w="329" w:type="pct"/>
            <w:shd w:val="clear" w:color="auto" w:fill="FFFFFF" w:themeFill="background1"/>
          </w:tcPr>
          <w:p w14:paraId="204C001B" w14:textId="77777777" w:rsidR="00A97D64" w:rsidRPr="007001F4" w:rsidRDefault="00A97D64" w:rsidP="00A97D64">
            <w:pPr>
              <w:jc w:val="center"/>
            </w:pPr>
            <w:r w:rsidRPr="007001F4">
              <w:t>D</w:t>
            </w:r>
          </w:p>
        </w:tc>
      </w:tr>
      <w:tr w:rsidR="00A97D64" w:rsidRPr="007001F4" w14:paraId="4CE5A16D" w14:textId="77777777" w:rsidTr="00A97D64">
        <w:trPr>
          <w:trHeight w:val="399"/>
        </w:trPr>
        <w:tc>
          <w:tcPr>
            <w:tcW w:w="1747" w:type="pct"/>
            <w:shd w:val="clear" w:color="auto" w:fill="FFFFFF" w:themeFill="background1"/>
            <w:vAlign w:val="center"/>
          </w:tcPr>
          <w:p w14:paraId="64FF3C02" w14:textId="77777777" w:rsidR="00A97D64" w:rsidRPr="007001F4" w:rsidRDefault="00A97D64" w:rsidP="00A97D64">
            <w:pPr>
              <w:spacing w:after="0"/>
            </w:pPr>
            <w:r w:rsidRPr="007001F4">
              <w:t xml:space="preserve">Conformación de equipo </w:t>
            </w:r>
          </w:p>
        </w:tc>
        <w:tc>
          <w:tcPr>
            <w:tcW w:w="585" w:type="pct"/>
            <w:gridSpan w:val="2"/>
            <w:shd w:val="clear" w:color="auto" w:fill="FFFFFF" w:themeFill="background1"/>
          </w:tcPr>
          <w:p w14:paraId="2EAE006E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FECHA</w:t>
            </w:r>
          </w:p>
          <w:p w14:paraId="64533E6C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23-04-2025</w:t>
            </w:r>
          </w:p>
        </w:tc>
        <w:tc>
          <w:tcPr>
            <w:tcW w:w="251" w:type="pct"/>
            <w:shd w:val="clear" w:color="auto" w:fill="FFFFFF" w:themeFill="background1"/>
          </w:tcPr>
          <w:p w14:paraId="688E937E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40BD35F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</w:tcPr>
          <w:p w14:paraId="35CB515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53FC5AE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</w:tcPr>
          <w:p w14:paraId="133964FC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</w:tcPr>
          <w:p w14:paraId="1BE3C914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0CA5BA3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54D38A70" w14:textId="77777777" w:rsidTr="00A97D64">
        <w:tc>
          <w:tcPr>
            <w:tcW w:w="1747" w:type="pct"/>
            <w:shd w:val="clear" w:color="auto" w:fill="FFFFFF" w:themeFill="background1"/>
            <w:vAlign w:val="center"/>
          </w:tcPr>
          <w:p w14:paraId="206EBD73" w14:textId="77777777" w:rsidR="00A97D64" w:rsidRPr="007001F4" w:rsidRDefault="00A97D64" w:rsidP="00A97D64">
            <w:pPr>
              <w:spacing w:after="0"/>
            </w:pPr>
            <w:r w:rsidRPr="007001F4">
              <w:t xml:space="preserve">Elaboración de plan </w:t>
            </w:r>
          </w:p>
        </w:tc>
        <w:tc>
          <w:tcPr>
            <w:tcW w:w="334" w:type="pct"/>
            <w:shd w:val="clear" w:color="auto" w:fill="FFFFFF" w:themeFill="background1"/>
          </w:tcPr>
          <w:p w14:paraId="53669900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220885FE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gridSpan w:val="2"/>
            <w:shd w:val="clear" w:color="auto" w:fill="FFFFFF" w:themeFill="background1"/>
          </w:tcPr>
          <w:p w14:paraId="3C0937D1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FECHA</w:t>
            </w:r>
          </w:p>
          <w:p w14:paraId="48AF1EE6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05-06-2025</w:t>
            </w:r>
          </w:p>
        </w:tc>
        <w:tc>
          <w:tcPr>
            <w:tcW w:w="583" w:type="pct"/>
            <w:shd w:val="clear" w:color="auto" w:fill="FFFFFF" w:themeFill="background1"/>
          </w:tcPr>
          <w:p w14:paraId="01412C7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</w:tcPr>
          <w:p w14:paraId="3C53423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</w:tcPr>
          <w:p w14:paraId="6121382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</w:tcPr>
          <w:p w14:paraId="5273866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34F9237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2B4FC976" w14:textId="77777777" w:rsidTr="00A97D64">
        <w:trPr>
          <w:trHeight w:val="778"/>
        </w:trPr>
        <w:tc>
          <w:tcPr>
            <w:tcW w:w="1747" w:type="pct"/>
            <w:shd w:val="clear" w:color="auto" w:fill="FFFFFF" w:themeFill="background1"/>
            <w:vAlign w:val="center"/>
          </w:tcPr>
          <w:p w14:paraId="5272D995" w14:textId="77777777" w:rsidR="00A97D64" w:rsidRPr="007001F4" w:rsidRDefault="00A97D64" w:rsidP="00A97D64">
            <w:pPr>
              <w:spacing w:after="0"/>
            </w:pPr>
            <w:r w:rsidRPr="007001F4">
              <w:t>Actividad 1: Taller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1B11FC60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1C0BC126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09FD933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60057899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4CF07AB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FECHA</w:t>
            </w:r>
          </w:p>
          <w:p w14:paraId="409FD4D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01-08-2025</w:t>
            </w:r>
          </w:p>
          <w:p w14:paraId="4EB4C4D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HORA</w:t>
            </w:r>
          </w:p>
          <w:p w14:paraId="07F1828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9:00 am hasta</w:t>
            </w:r>
          </w:p>
          <w:p w14:paraId="5728E42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12:00 pm</w:t>
            </w: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6C6BDE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21715204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13643547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065CA5C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152129C4" w14:textId="77777777" w:rsidTr="00A97D64">
        <w:trPr>
          <w:trHeight w:val="361"/>
        </w:trPr>
        <w:tc>
          <w:tcPr>
            <w:tcW w:w="1747" w:type="pct"/>
            <w:shd w:val="clear" w:color="auto" w:fill="FFFFFF" w:themeFill="background1"/>
            <w:vAlign w:val="center"/>
          </w:tcPr>
          <w:p w14:paraId="2EF0805F" w14:textId="77777777" w:rsidR="00A97D64" w:rsidRPr="007001F4" w:rsidRDefault="00A97D64" w:rsidP="00A97D64">
            <w:pPr>
              <w:spacing w:after="0"/>
            </w:pPr>
            <w:r w:rsidRPr="007001F4">
              <w:t>Actividad 2…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5B79817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F67D07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2CB4A40B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290612CA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690B8C39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7B0F536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X</w:t>
            </w: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16006BF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2939D36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2A6F912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7E7C770B" w14:textId="77777777" w:rsidTr="00A97D64">
        <w:tc>
          <w:tcPr>
            <w:tcW w:w="1747" w:type="pct"/>
            <w:shd w:val="clear" w:color="auto" w:fill="FFFFFF" w:themeFill="background1"/>
            <w:vAlign w:val="center"/>
          </w:tcPr>
          <w:p w14:paraId="344C0372" w14:textId="77777777" w:rsidR="00A97D64" w:rsidRPr="007001F4" w:rsidRDefault="00A97D64" w:rsidP="00A97D64">
            <w:pPr>
              <w:spacing w:after="0"/>
            </w:pPr>
            <w:r w:rsidRPr="007001F4">
              <w:t>Avance del 50 %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632CEB94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D566B5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076031D6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10649AB0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7E8F1166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19B707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53373DC1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FECHA</w:t>
            </w:r>
          </w:p>
          <w:p w14:paraId="094906DC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01-08-2025</w:t>
            </w: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5198CF0F" w14:textId="33C7BB48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6E4C419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30087356" w14:textId="77777777" w:rsidTr="00A97D64">
        <w:tc>
          <w:tcPr>
            <w:tcW w:w="1747" w:type="pct"/>
            <w:shd w:val="clear" w:color="auto" w:fill="FFFFFF" w:themeFill="background1"/>
            <w:vAlign w:val="center"/>
          </w:tcPr>
          <w:p w14:paraId="07EFEEB0" w14:textId="77777777" w:rsidR="00A97D64" w:rsidRPr="007001F4" w:rsidRDefault="00A97D64" w:rsidP="00A97D64">
            <w:pPr>
              <w:spacing w:after="0"/>
            </w:pPr>
            <w:r w:rsidRPr="007001F4">
              <w:t xml:space="preserve">Actividad x… 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1AA49C00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3801591C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26C447F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530A6CF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5202C7B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FB5D4E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0DB6B9E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3606AE0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X</w:t>
            </w:r>
          </w:p>
        </w:tc>
        <w:tc>
          <w:tcPr>
            <w:tcW w:w="329" w:type="pct"/>
            <w:shd w:val="clear" w:color="auto" w:fill="FFFFFF" w:themeFill="background1"/>
          </w:tcPr>
          <w:p w14:paraId="394F3DF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78AC1004" w14:textId="77777777" w:rsidTr="00A97D64">
        <w:tc>
          <w:tcPr>
            <w:tcW w:w="1747" w:type="pct"/>
            <w:shd w:val="clear" w:color="auto" w:fill="FFFFFF" w:themeFill="background1"/>
            <w:vAlign w:val="center"/>
          </w:tcPr>
          <w:p w14:paraId="4F3D7ED6" w14:textId="77777777" w:rsidR="00A97D64" w:rsidRPr="007001F4" w:rsidRDefault="00A97D64" w:rsidP="00A97D64">
            <w:pPr>
              <w:spacing w:after="0"/>
            </w:pPr>
            <w:r w:rsidRPr="007001F4">
              <w:t>…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0537B45C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50ECE04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640249D1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6D6B30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359E5CF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1762737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36F53583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7812B7C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329" w:type="pct"/>
            <w:shd w:val="clear" w:color="auto" w:fill="FFFFFF" w:themeFill="background1"/>
          </w:tcPr>
          <w:p w14:paraId="012161A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  <w:tr w:rsidR="00A97D64" w:rsidRPr="007001F4" w14:paraId="638F15F7" w14:textId="77777777" w:rsidTr="00A97D64">
        <w:tc>
          <w:tcPr>
            <w:tcW w:w="1747" w:type="pct"/>
            <w:shd w:val="clear" w:color="auto" w:fill="FFFFFF" w:themeFill="background1"/>
            <w:vAlign w:val="center"/>
          </w:tcPr>
          <w:p w14:paraId="7BEF6D2D" w14:textId="77777777" w:rsidR="00A97D64" w:rsidRPr="007001F4" w:rsidRDefault="00A97D64" w:rsidP="00A97D64">
            <w:pPr>
              <w:spacing w:after="0"/>
            </w:pPr>
            <w:r w:rsidRPr="007001F4">
              <w:t xml:space="preserve">Informe final </w:t>
            </w:r>
          </w:p>
        </w:tc>
        <w:tc>
          <w:tcPr>
            <w:tcW w:w="334" w:type="pct"/>
            <w:shd w:val="clear" w:color="auto" w:fill="FFFFFF" w:themeFill="background1"/>
            <w:vAlign w:val="center"/>
          </w:tcPr>
          <w:p w14:paraId="2B3C492A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42CFA6CD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333ED872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0D025C51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83" w:type="pct"/>
            <w:shd w:val="clear" w:color="auto" w:fill="FFFFFF" w:themeFill="background1"/>
            <w:vAlign w:val="center"/>
          </w:tcPr>
          <w:p w14:paraId="2E9C4D2B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251" w:type="pct"/>
            <w:shd w:val="clear" w:color="auto" w:fill="FFFFFF" w:themeFill="background1"/>
            <w:vAlign w:val="center"/>
          </w:tcPr>
          <w:p w14:paraId="3D4937DF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2" w:type="pct"/>
            <w:shd w:val="clear" w:color="auto" w:fill="FFFFFF" w:themeFill="background1"/>
            <w:vAlign w:val="center"/>
          </w:tcPr>
          <w:p w14:paraId="3CF14A44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  <w:tc>
          <w:tcPr>
            <w:tcW w:w="500" w:type="pct"/>
            <w:shd w:val="clear" w:color="auto" w:fill="FFFFFF" w:themeFill="background1"/>
            <w:vAlign w:val="center"/>
          </w:tcPr>
          <w:p w14:paraId="0FBAEDE5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FECHA</w:t>
            </w:r>
          </w:p>
          <w:p w14:paraId="11451FD8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  <w:r w:rsidRPr="007001F4">
              <w:rPr>
                <w:sz w:val="14"/>
                <w:szCs w:val="14"/>
              </w:rPr>
              <w:t>01-11-2025</w:t>
            </w:r>
          </w:p>
        </w:tc>
        <w:tc>
          <w:tcPr>
            <w:tcW w:w="329" w:type="pct"/>
            <w:shd w:val="clear" w:color="auto" w:fill="FFFFFF" w:themeFill="background1"/>
          </w:tcPr>
          <w:p w14:paraId="23E3570B" w14:textId="77777777" w:rsidR="00A97D64" w:rsidRPr="007001F4" w:rsidRDefault="00A97D64" w:rsidP="00A97D64">
            <w:pPr>
              <w:spacing w:after="0"/>
              <w:jc w:val="center"/>
              <w:rPr>
                <w:sz w:val="14"/>
                <w:szCs w:val="14"/>
              </w:rPr>
            </w:pPr>
          </w:p>
        </w:tc>
      </w:tr>
    </w:tbl>
    <w:p w14:paraId="034A7DD3" w14:textId="77777777" w:rsidR="00A97D64" w:rsidRPr="007001F4" w:rsidRDefault="00A97D64" w:rsidP="00A97D64">
      <w:r w:rsidRPr="007001F4">
        <w:t>Nota</w:t>
      </w:r>
      <w:r w:rsidRPr="007001F4">
        <w:rPr>
          <w:i/>
          <w:iCs/>
        </w:rPr>
        <w:t>.</w:t>
      </w:r>
      <w:r w:rsidRPr="007001F4">
        <w:t xml:space="preserve"> La fecha límite para la presentación del informe final será dentro de los diez días hábiles posteriores a la realización de la última actividad, la cual fue aprobada mediante Resolución de Consejo de Comisión Organizadora.</w:t>
      </w:r>
    </w:p>
    <w:p w14:paraId="2852D897" w14:textId="17AAEBAF" w:rsidR="00CC30BE" w:rsidRPr="007001F4" w:rsidRDefault="00A97D64" w:rsidP="000051B9">
      <w:pPr>
        <w:pStyle w:val="Ttulo2"/>
        <w:spacing w:line="360" w:lineRule="auto"/>
        <w:rPr>
          <w:rFonts w:cs="Times New Roman"/>
        </w:rPr>
      </w:pPr>
      <w:bookmarkStart w:id="52" w:name="_Toc206661218"/>
      <w:r w:rsidRPr="007001F4">
        <w:rPr>
          <w:rFonts w:cs="Times New Roman"/>
        </w:rPr>
        <w:t>INFORME ECONÓMICO</w:t>
      </w:r>
      <w:bookmarkEnd w:id="52"/>
    </w:p>
    <w:p w14:paraId="41AE1032" w14:textId="77777777" w:rsidR="00A97D64" w:rsidRPr="007001F4" w:rsidRDefault="00A97D64" w:rsidP="00A97D64">
      <w:pPr>
        <w:spacing w:after="0" w:line="360" w:lineRule="auto"/>
        <w:rPr>
          <w:b/>
          <w:lang w:val="es-MX"/>
        </w:rPr>
      </w:pPr>
      <w:r w:rsidRPr="007001F4">
        <w:rPr>
          <w:b/>
          <w:lang w:val="es-MX"/>
        </w:rPr>
        <w:t xml:space="preserve">Nombre del grupo: </w:t>
      </w:r>
    </w:p>
    <w:p w14:paraId="4DB02455" w14:textId="77777777" w:rsidR="00A97D64" w:rsidRPr="007001F4" w:rsidRDefault="00A97D64" w:rsidP="00A97D64">
      <w:pPr>
        <w:rPr>
          <w:b/>
          <w:lang w:val="es-MX"/>
        </w:rPr>
      </w:pPr>
      <w:r w:rsidRPr="007001F4">
        <w:rPr>
          <w:b/>
          <w:lang w:val="es-MX"/>
        </w:rPr>
        <w:t xml:space="preserve">Fecha de inicio: </w:t>
      </w:r>
    </w:p>
    <w:p w14:paraId="796EA65E" w14:textId="77777777" w:rsidR="00A97D64" w:rsidRPr="007001F4" w:rsidRDefault="00A97D64" w:rsidP="00A97D64">
      <w:pPr>
        <w:rPr>
          <w:b/>
          <w:lang w:val="es-MX"/>
        </w:rPr>
      </w:pPr>
      <w:r w:rsidRPr="007001F4">
        <w:rPr>
          <w:b/>
          <w:lang w:val="es-MX"/>
        </w:rPr>
        <w:t xml:space="preserve">Fecha de finalización: </w:t>
      </w:r>
    </w:p>
    <w:tbl>
      <w:tblPr>
        <w:tblW w:w="5254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36"/>
        <w:gridCol w:w="1463"/>
        <w:gridCol w:w="2195"/>
        <w:gridCol w:w="1907"/>
        <w:gridCol w:w="1905"/>
        <w:gridCol w:w="1317"/>
      </w:tblGrid>
      <w:tr w:rsidR="00A97D64" w:rsidRPr="007001F4" w14:paraId="4925C8F6" w14:textId="77777777" w:rsidTr="00EF3E49">
        <w:trPr>
          <w:trHeight w:val="395"/>
        </w:trPr>
        <w:tc>
          <w:tcPr>
            <w:tcW w:w="236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F16E05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N°</w:t>
            </w:r>
          </w:p>
        </w:tc>
        <w:tc>
          <w:tcPr>
            <w:tcW w:w="79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1671AF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Fecha</w:t>
            </w:r>
          </w:p>
        </w:tc>
        <w:tc>
          <w:tcPr>
            <w:tcW w:w="222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14256F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Comprobante</w:t>
            </w:r>
          </w:p>
        </w:tc>
        <w:tc>
          <w:tcPr>
            <w:tcW w:w="1032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CECEB84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Detalle</w:t>
            </w:r>
          </w:p>
          <w:p w14:paraId="6813F8C6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</w:p>
        </w:tc>
        <w:tc>
          <w:tcPr>
            <w:tcW w:w="714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13BAB41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Importe s/</w:t>
            </w:r>
          </w:p>
        </w:tc>
      </w:tr>
      <w:tr w:rsidR="00A97D64" w:rsidRPr="007001F4" w14:paraId="3775C8EE" w14:textId="77777777" w:rsidTr="00EF3E49">
        <w:trPr>
          <w:trHeight w:val="310"/>
        </w:trPr>
        <w:tc>
          <w:tcPr>
            <w:tcW w:w="236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9B51DE" w14:textId="77777777" w:rsidR="00A97D64" w:rsidRPr="007001F4" w:rsidRDefault="00A97D64" w:rsidP="00EF3E49">
            <w:pPr>
              <w:spacing w:after="0"/>
              <w:jc w:val="center"/>
              <w:rPr>
                <w:bCs/>
                <w:color w:val="000000"/>
                <w:lang w:eastAsia="es-PE"/>
              </w:rPr>
            </w:pPr>
          </w:p>
        </w:tc>
        <w:tc>
          <w:tcPr>
            <w:tcW w:w="79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A09CF2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</w:p>
        </w:tc>
        <w:tc>
          <w:tcPr>
            <w:tcW w:w="11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1CDF3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C/P</w:t>
            </w:r>
          </w:p>
        </w:tc>
        <w:tc>
          <w:tcPr>
            <w:tcW w:w="103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36BB8B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N°</w:t>
            </w:r>
          </w:p>
        </w:tc>
        <w:tc>
          <w:tcPr>
            <w:tcW w:w="1032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59C4A" w14:textId="77777777" w:rsidR="00A97D64" w:rsidRPr="007001F4" w:rsidRDefault="00A97D64" w:rsidP="00EF3E49">
            <w:pPr>
              <w:spacing w:after="0"/>
              <w:jc w:val="center"/>
              <w:rPr>
                <w:b/>
                <w:color w:val="000000"/>
                <w:lang w:eastAsia="es-PE"/>
              </w:rPr>
            </w:pPr>
            <w:r w:rsidRPr="007001F4">
              <w:rPr>
                <w:b/>
                <w:color w:val="000000"/>
                <w:lang w:eastAsia="es-PE"/>
              </w:rPr>
              <w:t>de gasto</w:t>
            </w:r>
          </w:p>
        </w:tc>
        <w:tc>
          <w:tcPr>
            <w:tcW w:w="714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097FB9" w14:textId="77777777" w:rsidR="00A97D64" w:rsidRPr="007001F4" w:rsidRDefault="00A97D64" w:rsidP="00EF3E49">
            <w:pPr>
              <w:spacing w:after="0"/>
              <w:jc w:val="center"/>
              <w:rPr>
                <w:bCs/>
                <w:color w:val="000000"/>
                <w:lang w:eastAsia="es-PE"/>
              </w:rPr>
            </w:pPr>
          </w:p>
        </w:tc>
      </w:tr>
      <w:tr w:rsidR="00A97D64" w:rsidRPr="007001F4" w14:paraId="0A48C92C" w14:textId="77777777" w:rsidTr="00EF3E49">
        <w:trPr>
          <w:trHeight w:val="551"/>
        </w:trPr>
        <w:tc>
          <w:tcPr>
            <w:tcW w:w="23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AA1B84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</w:t>
            </w:r>
          </w:p>
        </w:tc>
        <w:tc>
          <w:tcPr>
            <w:tcW w:w="7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EE749D" w14:textId="745A61C3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0/10/2025</w:t>
            </w:r>
          </w:p>
        </w:tc>
        <w:tc>
          <w:tcPr>
            <w:tcW w:w="11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FC86D3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Declaración Jurada</w:t>
            </w:r>
          </w:p>
        </w:tc>
        <w:tc>
          <w:tcPr>
            <w:tcW w:w="103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CD13AF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001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7901E8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 xml:space="preserve">9 certificados 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4AF93F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90.00</w:t>
            </w:r>
          </w:p>
        </w:tc>
      </w:tr>
      <w:tr w:rsidR="00A97D64" w:rsidRPr="007001F4" w14:paraId="3DC96A0D" w14:textId="77777777" w:rsidTr="00EF3E49">
        <w:trPr>
          <w:trHeight w:val="403"/>
        </w:trPr>
        <w:tc>
          <w:tcPr>
            <w:tcW w:w="236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14:paraId="255A43F3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2</w:t>
            </w:r>
          </w:p>
        </w:tc>
        <w:tc>
          <w:tcPr>
            <w:tcW w:w="79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ED8624" w14:textId="2F9F8AA4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5/10/2025</w:t>
            </w:r>
          </w:p>
        </w:tc>
        <w:tc>
          <w:tcPr>
            <w:tcW w:w="1190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3FC3C8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Declaración Jurada</w:t>
            </w:r>
          </w:p>
        </w:tc>
        <w:tc>
          <w:tcPr>
            <w:tcW w:w="1034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6AC0B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002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2FA68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Gigantografía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8D74DF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00.00</w:t>
            </w:r>
          </w:p>
        </w:tc>
      </w:tr>
      <w:tr w:rsidR="00A97D64" w:rsidRPr="007001F4" w14:paraId="24B903A2" w14:textId="77777777" w:rsidTr="00EF3E49">
        <w:trPr>
          <w:trHeight w:val="362"/>
        </w:trPr>
        <w:tc>
          <w:tcPr>
            <w:tcW w:w="236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F642CC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79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6D7049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19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799B2D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</w:p>
        </w:tc>
        <w:tc>
          <w:tcPr>
            <w:tcW w:w="1034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42F485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AB9718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Impresión de formatos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0221A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25.00</w:t>
            </w:r>
          </w:p>
        </w:tc>
      </w:tr>
      <w:tr w:rsidR="00A97D64" w:rsidRPr="007001F4" w14:paraId="14BA909F" w14:textId="77777777" w:rsidTr="00EF3E49">
        <w:trPr>
          <w:trHeight w:val="277"/>
        </w:trPr>
        <w:tc>
          <w:tcPr>
            <w:tcW w:w="236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CD1C90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79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CDC1CA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19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90376D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</w:p>
        </w:tc>
        <w:tc>
          <w:tcPr>
            <w:tcW w:w="1034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AB30A8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032" w:type="pct"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14:paraId="487671A0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Fólderes</w:t>
            </w:r>
          </w:p>
        </w:tc>
        <w:tc>
          <w:tcPr>
            <w:tcW w:w="714" w:type="pct"/>
            <w:tcBorders>
              <w:top w:val="nil"/>
              <w:left w:val="nil"/>
              <w:right w:val="single" w:sz="4" w:space="0" w:color="auto"/>
            </w:tcBorders>
            <w:vAlign w:val="center"/>
            <w:hideMark/>
          </w:tcPr>
          <w:p w14:paraId="02F1E3BE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5.00</w:t>
            </w:r>
          </w:p>
        </w:tc>
      </w:tr>
      <w:tr w:rsidR="00A97D64" w:rsidRPr="007001F4" w14:paraId="54E81A8F" w14:textId="77777777" w:rsidTr="00EF3E49">
        <w:trPr>
          <w:trHeight w:val="347"/>
        </w:trPr>
        <w:tc>
          <w:tcPr>
            <w:tcW w:w="236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14:paraId="544AD7C3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3</w:t>
            </w:r>
          </w:p>
        </w:tc>
        <w:tc>
          <w:tcPr>
            <w:tcW w:w="79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4446EE" w14:textId="270084F4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7/10/2025</w:t>
            </w:r>
          </w:p>
        </w:tc>
        <w:tc>
          <w:tcPr>
            <w:tcW w:w="1190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61F24E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Declaración Jurada</w:t>
            </w:r>
          </w:p>
        </w:tc>
        <w:tc>
          <w:tcPr>
            <w:tcW w:w="1034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9945A6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003</w:t>
            </w: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11A454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 xml:space="preserve">Refrigerios </w:t>
            </w:r>
          </w:p>
        </w:tc>
        <w:tc>
          <w:tcPr>
            <w:tcW w:w="7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DA1F1B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25.50</w:t>
            </w:r>
          </w:p>
        </w:tc>
      </w:tr>
      <w:tr w:rsidR="00A97D64" w:rsidRPr="007001F4" w14:paraId="3F097F39" w14:textId="77777777" w:rsidTr="00EF3E49">
        <w:trPr>
          <w:trHeight w:val="436"/>
        </w:trPr>
        <w:tc>
          <w:tcPr>
            <w:tcW w:w="236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4FD24A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79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341C3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19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3ED0B9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</w:p>
        </w:tc>
        <w:tc>
          <w:tcPr>
            <w:tcW w:w="1034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DA1ED9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DE5C47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 xml:space="preserve">Almuerzo </w:t>
            </w:r>
          </w:p>
        </w:tc>
        <w:tc>
          <w:tcPr>
            <w:tcW w:w="7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86C392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20.00</w:t>
            </w:r>
          </w:p>
        </w:tc>
      </w:tr>
      <w:tr w:rsidR="00A97D64" w:rsidRPr="007001F4" w14:paraId="70FE6202" w14:textId="77777777" w:rsidTr="00EF3E49">
        <w:trPr>
          <w:trHeight w:val="826"/>
        </w:trPr>
        <w:tc>
          <w:tcPr>
            <w:tcW w:w="236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14:paraId="6A62769C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4</w:t>
            </w:r>
          </w:p>
        </w:tc>
        <w:tc>
          <w:tcPr>
            <w:tcW w:w="79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D34C2" w14:textId="4B65EBFD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25/10/2025</w:t>
            </w:r>
          </w:p>
        </w:tc>
        <w:tc>
          <w:tcPr>
            <w:tcW w:w="119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8DDA82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Boleta de venta</w:t>
            </w:r>
          </w:p>
        </w:tc>
        <w:tc>
          <w:tcPr>
            <w:tcW w:w="10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047382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B001-00041020</w:t>
            </w: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D02A9B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Almuerzo para ponente y equipo</w:t>
            </w:r>
          </w:p>
        </w:tc>
        <w:tc>
          <w:tcPr>
            <w:tcW w:w="7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FF30C1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08.00</w:t>
            </w:r>
          </w:p>
        </w:tc>
      </w:tr>
      <w:tr w:rsidR="00A97D64" w:rsidRPr="007001F4" w14:paraId="4AED1844" w14:textId="77777777" w:rsidTr="00EF3E49">
        <w:trPr>
          <w:trHeight w:val="630"/>
        </w:trPr>
        <w:tc>
          <w:tcPr>
            <w:tcW w:w="236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02D757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79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0C251C" w14:textId="77777777" w:rsidR="00A97D64" w:rsidRPr="007001F4" w:rsidRDefault="00A97D64" w:rsidP="00A97D64">
            <w:pPr>
              <w:spacing w:after="0"/>
              <w:rPr>
                <w:color w:val="000000"/>
                <w:lang w:eastAsia="es-PE"/>
              </w:rPr>
            </w:pPr>
          </w:p>
        </w:tc>
        <w:tc>
          <w:tcPr>
            <w:tcW w:w="119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F86A5B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Recibo de telefonía</w:t>
            </w:r>
          </w:p>
        </w:tc>
        <w:tc>
          <w:tcPr>
            <w:tcW w:w="103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14EDF6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S0015072732534</w:t>
            </w: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F9EC75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Internet</w:t>
            </w:r>
          </w:p>
        </w:tc>
        <w:tc>
          <w:tcPr>
            <w:tcW w:w="7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F1022C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30.90</w:t>
            </w:r>
          </w:p>
        </w:tc>
      </w:tr>
      <w:tr w:rsidR="00A97D64" w:rsidRPr="007001F4" w14:paraId="5D6F95C8" w14:textId="77777777" w:rsidTr="00EF3E49">
        <w:trPr>
          <w:trHeight w:val="310"/>
        </w:trPr>
        <w:tc>
          <w:tcPr>
            <w:tcW w:w="23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C8D115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5</w:t>
            </w:r>
          </w:p>
        </w:tc>
        <w:tc>
          <w:tcPr>
            <w:tcW w:w="7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09C715" w14:textId="4D7E00FF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9/02/2025</w:t>
            </w:r>
          </w:p>
        </w:tc>
        <w:tc>
          <w:tcPr>
            <w:tcW w:w="11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2729CD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Recibo por honorarios</w:t>
            </w:r>
          </w:p>
        </w:tc>
        <w:tc>
          <w:tcPr>
            <w:tcW w:w="103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7B67A7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E001-199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4444C3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 xml:space="preserve">Internet 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0ED78A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100.00</w:t>
            </w:r>
          </w:p>
        </w:tc>
      </w:tr>
      <w:tr w:rsidR="00A97D64" w:rsidRPr="007001F4" w14:paraId="3A22401C" w14:textId="77777777" w:rsidTr="00EF3E49">
        <w:trPr>
          <w:trHeight w:val="310"/>
        </w:trPr>
        <w:tc>
          <w:tcPr>
            <w:tcW w:w="23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CD212E5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lastRenderedPageBreak/>
              <w:t>X</w:t>
            </w:r>
          </w:p>
        </w:tc>
        <w:tc>
          <w:tcPr>
            <w:tcW w:w="7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22B8A9F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 xml:space="preserve">Otros </w:t>
            </w:r>
          </w:p>
        </w:tc>
        <w:tc>
          <w:tcPr>
            <w:tcW w:w="11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B71CEC7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otros</w:t>
            </w:r>
          </w:p>
        </w:tc>
        <w:tc>
          <w:tcPr>
            <w:tcW w:w="103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8167A09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otros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54B1FE" w14:textId="77777777" w:rsidR="00A97D64" w:rsidRPr="007001F4" w:rsidRDefault="00A97D64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otros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3D2786" w14:textId="77777777" w:rsidR="00A97D64" w:rsidRPr="007001F4" w:rsidRDefault="00A97D64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 w:rsidRPr="007001F4">
              <w:rPr>
                <w:color w:val="000000"/>
                <w:lang w:eastAsia="es-PE"/>
              </w:rPr>
              <w:t>otros</w:t>
            </w:r>
          </w:p>
        </w:tc>
      </w:tr>
      <w:tr w:rsidR="00C54802" w:rsidRPr="007001F4" w14:paraId="66ED1E05" w14:textId="77777777" w:rsidTr="00EF3E49">
        <w:trPr>
          <w:trHeight w:val="310"/>
        </w:trPr>
        <w:tc>
          <w:tcPr>
            <w:tcW w:w="23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51B2F2C" w14:textId="3760E7B6" w:rsidR="00C54802" w:rsidRPr="007001F4" w:rsidRDefault="00C54802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..</w:t>
            </w:r>
          </w:p>
        </w:tc>
        <w:tc>
          <w:tcPr>
            <w:tcW w:w="7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EED7444" w14:textId="5247DEC6" w:rsidR="00C54802" w:rsidRPr="007001F4" w:rsidRDefault="00C54802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…</w:t>
            </w:r>
          </w:p>
        </w:tc>
        <w:tc>
          <w:tcPr>
            <w:tcW w:w="11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69220E8" w14:textId="02129A63" w:rsidR="00C54802" w:rsidRPr="007001F4" w:rsidRDefault="00C54802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…</w:t>
            </w:r>
          </w:p>
        </w:tc>
        <w:tc>
          <w:tcPr>
            <w:tcW w:w="103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F0533B5" w14:textId="2AFADB64" w:rsidR="00C54802" w:rsidRPr="007001F4" w:rsidRDefault="00C54802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…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9D6EE9" w14:textId="7F36D908" w:rsidR="00C54802" w:rsidRPr="007001F4" w:rsidRDefault="00C54802" w:rsidP="00A97D64">
            <w:pPr>
              <w:spacing w:after="0"/>
              <w:jc w:val="center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…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B4B76A" w14:textId="47321218" w:rsidR="00C54802" w:rsidRPr="007001F4" w:rsidRDefault="00C54802" w:rsidP="00A97D64">
            <w:pPr>
              <w:spacing w:after="0"/>
              <w:jc w:val="right"/>
              <w:rPr>
                <w:color w:val="000000"/>
                <w:lang w:eastAsia="es-PE"/>
              </w:rPr>
            </w:pPr>
            <w:r>
              <w:rPr>
                <w:color w:val="000000"/>
                <w:lang w:eastAsia="es-PE"/>
              </w:rPr>
              <w:t>…</w:t>
            </w:r>
          </w:p>
        </w:tc>
      </w:tr>
      <w:tr w:rsidR="00A97D64" w:rsidRPr="007001F4" w14:paraId="6078CF67" w14:textId="77777777" w:rsidTr="00EF3E49">
        <w:trPr>
          <w:trHeight w:val="310"/>
        </w:trPr>
        <w:tc>
          <w:tcPr>
            <w:tcW w:w="428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023289" w14:textId="77777777" w:rsidR="00A97D64" w:rsidRPr="007001F4" w:rsidRDefault="00A97D64" w:rsidP="00A97D64">
            <w:pPr>
              <w:spacing w:after="0"/>
              <w:jc w:val="center"/>
              <w:rPr>
                <w:bCs/>
                <w:color w:val="000000"/>
                <w:lang w:eastAsia="es-PE"/>
              </w:rPr>
            </w:pPr>
            <w:r w:rsidRPr="007001F4">
              <w:rPr>
                <w:bCs/>
                <w:color w:val="000000"/>
                <w:lang w:eastAsia="es-PE"/>
              </w:rPr>
              <w:t>TOTAL</w:t>
            </w:r>
          </w:p>
        </w:tc>
        <w:tc>
          <w:tcPr>
            <w:tcW w:w="7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2598CBC" w14:textId="77777777" w:rsidR="00A97D64" w:rsidRPr="007001F4" w:rsidRDefault="00A97D64" w:rsidP="00A97D64">
            <w:pPr>
              <w:spacing w:after="0"/>
              <w:jc w:val="right"/>
              <w:rPr>
                <w:bCs/>
                <w:color w:val="000000"/>
                <w:lang w:eastAsia="es-PE"/>
              </w:rPr>
            </w:pPr>
            <w:r w:rsidRPr="007001F4">
              <w:rPr>
                <w:bCs/>
                <w:color w:val="000000"/>
                <w:lang w:eastAsia="es-PE"/>
              </w:rPr>
              <w:t>614.4</w:t>
            </w:r>
          </w:p>
        </w:tc>
      </w:tr>
    </w:tbl>
    <w:p w14:paraId="15B98AB9" w14:textId="77777777" w:rsidR="00A97D64" w:rsidRPr="007001F4" w:rsidRDefault="00A97D64" w:rsidP="00A97D64">
      <w:pPr>
        <w:rPr>
          <w:noProof/>
          <w:lang w:eastAsia="es-PE"/>
        </w:rPr>
      </w:pPr>
    </w:p>
    <w:p w14:paraId="0A0B88B1" w14:textId="48739F27" w:rsidR="00A97D64" w:rsidRPr="007001F4" w:rsidRDefault="00AE5EAE" w:rsidP="00A97D64">
      <w:pPr>
        <w:rPr>
          <w:noProof/>
          <w:lang w:eastAsia="es-PE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69504" behindDoc="1" locked="0" layoutInCell="1" allowOverlap="1" wp14:anchorId="17D29BE8" wp14:editId="0D6FB026">
                <wp:simplePos x="0" y="0"/>
                <wp:positionH relativeFrom="rightMargin">
                  <wp:posOffset>-847090</wp:posOffset>
                </wp:positionH>
                <wp:positionV relativeFrom="paragraph">
                  <wp:posOffset>77861</wp:posOffset>
                </wp:positionV>
                <wp:extent cx="796925" cy="988695"/>
                <wp:effectExtent l="0" t="0" r="22225" b="20955"/>
                <wp:wrapTight wrapText="bothSides">
                  <wp:wrapPolygon edited="0">
                    <wp:start x="0" y="0"/>
                    <wp:lineTo x="0" y="21642"/>
                    <wp:lineTo x="21686" y="21642"/>
                    <wp:lineTo x="21686" y="0"/>
                    <wp:lineTo x="0" y="0"/>
                  </wp:wrapPolygon>
                </wp:wrapTight>
                <wp:docPr id="20" name="Rectángulo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96925" cy="9886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EA36E81" id="Rectángulo 20" o:spid="_x0000_s1026" style="position:absolute;margin-left:-66.7pt;margin-top:6.15pt;width:62.75pt;height:77.85pt;z-index:-251646976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" fillcolor="white [3201]" strokecolor="black [3213]" strokeweight="1pt">
                <w10:wrap type="tight" anchorx="margin"/>
              </v:rect>
            </w:pict>
          </mc:Fallback>
        </mc:AlternateContent>
      </w:r>
      <w:r w:rsidR="00A97D64"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70528" behindDoc="1" locked="0" layoutInCell="1" allowOverlap="1" wp14:anchorId="0BB2E255" wp14:editId="43530E03">
                <wp:simplePos x="0" y="0"/>
                <wp:positionH relativeFrom="rightMargin">
                  <wp:posOffset>-3823970</wp:posOffset>
                </wp:positionH>
                <wp:positionV relativeFrom="paragraph">
                  <wp:posOffset>66089</wp:posOffset>
                </wp:positionV>
                <wp:extent cx="796925" cy="988695"/>
                <wp:effectExtent l="0" t="0" r="22225" b="20955"/>
                <wp:wrapTight wrapText="bothSides">
                  <wp:wrapPolygon edited="0">
                    <wp:start x="0" y="0"/>
                    <wp:lineTo x="0" y="21642"/>
                    <wp:lineTo x="21686" y="21642"/>
                    <wp:lineTo x="21686" y="0"/>
                    <wp:lineTo x="0" y="0"/>
                  </wp:wrapPolygon>
                </wp:wrapTight>
                <wp:docPr id="21" name="Rectángulo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96925" cy="9886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6349CB5" id="Rectángulo 21" o:spid="_x0000_s1026" style="position:absolute;margin-left:-301.1pt;margin-top:5.2pt;width:62.75pt;height:77.85pt;z-index:-251645952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" fillcolor="white [3201]" strokecolor="black [3213]" strokeweight="1pt">
                <w10:wrap type="tight" anchorx="margin"/>
              </v:rect>
            </w:pict>
          </mc:Fallback>
        </mc:AlternateContent>
      </w:r>
    </w:p>
    <w:p w14:paraId="7787AB97" w14:textId="77777777" w:rsidR="00A97D64" w:rsidRPr="007001F4" w:rsidRDefault="00A97D64" w:rsidP="00A97D64">
      <w:pPr>
        <w:rPr>
          <w:noProof/>
          <w:lang w:eastAsia="es-PE"/>
        </w:rPr>
      </w:pPr>
    </w:p>
    <w:p w14:paraId="2ACEB006" w14:textId="77777777" w:rsidR="00A97D64" w:rsidRPr="007001F4" w:rsidRDefault="00A97D64" w:rsidP="00A97D64">
      <w:pPr>
        <w:rPr>
          <w:noProof/>
          <w:lang w:eastAsia="es-PE"/>
        </w:rPr>
      </w:pPr>
    </w:p>
    <w:p w14:paraId="5643ACDF" w14:textId="77777777" w:rsidR="00A97D64" w:rsidRPr="007001F4" w:rsidRDefault="00A97D64" w:rsidP="00A97D64">
      <w:pPr>
        <w:rPr>
          <w:noProof/>
          <w:lang w:eastAsia="es-PE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E807F44" wp14:editId="644D63AD">
                <wp:simplePos x="0" y="0"/>
                <wp:positionH relativeFrom="column">
                  <wp:posOffset>15018</wp:posOffset>
                </wp:positionH>
                <wp:positionV relativeFrom="paragraph">
                  <wp:posOffset>247930</wp:posOffset>
                </wp:positionV>
                <wp:extent cx="1839433" cy="595423"/>
                <wp:effectExtent l="0" t="0" r="8890" b="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39433" cy="59542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16CA66F" w14:textId="77777777" w:rsidR="00A97D64" w:rsidRPr="00D05DF1" w:rsidRDefault="00A97D64" w:rsidP="00A97D64">
                            <w:pPr>
                              <w:pBdr>
                                <w:top w:val="single" w:sz="4" w:space="1" w:color="auto"/>
                              </w:pBdr>
                              <w:spacing w:after="0"/>
                              <w:jc w:val="center"/>
                              <w:rPr>
                                <w:lang w:val="es-MX"/>
                              </w:rPr>
                            </w:pPr>
                            <w:r>
                              <w:rPr>
                                <w:lang w:val="es-MX"/>
                              </w:rPr>
                              <w:t>Nombre y apellidos</w:t>
                            </w:r>
                          </w:p>
                          <w:p w14:paraId="6039BABA" w14:textId="77777777" w:rsidR="00A97D64" w:rsidRPr="00D05DF1" w:rsidRDefault="00A97D64" w:rsidP="00A97D64">
                            <w:pPr>
                              <w:spacing w:after="0"/>
                              <w:jc w:val="center"/>
                              <w:rPr>
                                <w:b/>
                                <w:bCs/>
                                <w:lang w:val="es-MX"/>
                              </w:rPr>
                            </w:pPr>
                            <w:r>
                              <w:rPr>
                                <w:b/>
                                <w:bCs/>
                                <w:lang w:val="es-MX"/>
                              </w:rPr>
                              <w:t>Asesor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E807F44" id="_x0000_t202" coordsize="21600,21600" o:spt="202" path="m,l,21600r21600,l21600,xe">
                <v:stroke joinstyle="miter"/>
                <v:path gradientshapeok="t" o:connecttype="rect"/>
              </v:shapetype>
              <v:shape id="Cuadro de texto 18" o:spid="_x0000_s1026" type="#_x0000_t202" style="position:absolute;left:0;text-align:left;margin-left:1.2pt;margin-top:19.5pt;width:144.85pt;height:46.9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" fillcolor="white [3201]" stroked="f" strokeweight=".5pt">
                <v:textbox>
                  <w:txbxContent>
                    <w:p w14:paraId="216CA66F" w14:textId="77777777" w:rsidR="00A97D64" w:rsidRPr="00D05DF1" w:rsidRDefault="00A97D64" w:rsidP="00A97D64">
                      <w:pPr>
                        <w:pBdr>
                          <w:top w:val="single" w:sz="4" w:space="1" w:color="auto"/>
                        </w:pBdr>
                        <w:spacing w:after="0"/>
                        <w:jc w:val="center"/>
                        <w:rPr>
                          <w:lang w:val="es-MX"/>
                        </w:rPr>
                      </w:pPr>
                      <w:r>
                        <w:rPr>
                          <w:lang w:val="es-MX"/>
                        </w:rPr>
                        <w:t>Nombre y apellidos</w:t>
                      </w:r>
                    </w:p>
                    <w:p w14:paraId="6039BABA" w14:textId="77777777" w:rsidR="00A97D64" w:rsidRPr="00D05DF1" w:rsidRDefault="00A97D64" w:rsidP="00A97D64">
                      <w:pPr>
                        <w:spacing w:after="0"/>
                        <w:jc w:val="center"/>
                        <w:rPr>
                          <w:b/>
                          <w:bCs/>
                          <w:lang w:val="es-MX"/>
                        </w:rPr>
                      </w:pPr>
                      <w:r>
                        <w:rPr>
                          <w:b/>
                          <w:bCs/>
                          <w:lang w:val="es-MX"/>
                        </w:rPr>
                        <w:t>Asesor 1</w:t>
                      </w:r>
                    </w:p>
                  </w:txbxContent>
                </v:textbox>
              </v:shape>
            </w:pict>
          </mc:Fallback>
        </mc:AlternateContent>
      </w:r>
      <w:r w:rsidRPr="007001F4">
        <w:rPr>
          <w:noProof/>
          <w:lang w:eastAsia="es-PE"/>
        </w:rPr>
        <w:t xml:space="preserve">                                           </w:t>
      </w:r>
    </w:p>
    <w:p w14:paraId="7D4BC6EB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1636AFF" wp14:editId="07F5D4D8">
                <wp:simplePos x="0" y="0"/>
                <wp:positionH relativeFrom="column">
                  <wp:posOffset>2788480</wp:posOffset>
                </wp:positionH>
                <wp:positionV relativeFrom="paragraph">
                  <wp:posOffset>11213</wp:posOffset>
                </wp:positionV>
                <wp:extent cx="2338939" cy="554801"/>
                <wp:effectExtent l="0" t="0" r="4445" b="0"/>
                <wp:wrapNone/>
                <wp:docPr id="19" name="Cuadro de texto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8939" cy="55480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822145F" w14:textId="77777777" w:rsidR="00A97D64" w:rsidRPr="00D05DF1" w:rsidRDefault="00A97D64" w:rsidP="00A97D64">
                            <w:pPr>
                              <w:pBdr>
                                <w:top w:val="single" w:sz="4" w:space="1" w:color="auto"/>
                              </w:pBdr>
                              <w:spacing w:after="0"/>
                              <w:jc w:val="center"/>
                              <w:rPr>
                                <w:lang w:val="es-MX"/>
                              </w:rPr>
                            </w:pPr>
                            <w:r>
                              <w:rPr>
                                <w:lang w:val="es-MX"/>
                              </w:rPr>
                              <w:t>Nombre y apellidos</w:t>
                            </w:r>
                          </w:p>
                          <w:p w14:paraId="4E7474A6" w14:textId="77777777" w:rsidR="00A97D64" w:rsidRPr="00D05DF1" w:rsidRDefault="00A97D64" w:rsidP="00A97D64">
                            <w:pPr>
                              <w:spacing w:after="0"/>
                              <w:jc w:val="center"/>
                              <w:rPr>
                                <w:b/>
                                <w:bCs/>
                                <w:lang w:val="es-MX"/>
                              </w:rPr>
                            </w:pPr>
                            <w:r>
                              <w:rPr>
                                <w:b/>
                                <w:bCs/>
                                <w:lang w:val="es-MX"/>
                              </w:rPr>
                              <w:t>Asesor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636AFF" id="Cuadro de texto 19" o:spid="_x0000_s1027" type="#_x0000_t202" style="position:absolute;left:0;text-align:left;margin-left:219.55pt;margin-top:.9pt;width:184.15pt;height:43.7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" fillcolor="white [3201]" stroked="f" strokeweight=".5pt">
                <v:textbox>
                  <w:txbxContent>
                    <w:p w14:paraId="7822145F" w14:textId="77777777" w:rsidR="00A97D64" w:rsidRPr="00D05DF1" w:rsidRDefault="00A97D64" w:rsidP="00A97D64">
                      <w:pPr>
                        <w:pBdr>
                          <w:top w:val="single" w:sz="4" w:space="1" w:color="auto"/>
                        </w:pBdr>
                        <w:spacing w:after="0"/>
                        <w:jc w:val="center"/>
                        <w:rPr>
                          <w:lang w:val="es-MX"/>
                        </w:rPr>
                      </w:pPr>
                      <w:r>
                        <w:rPr>
                          <w:lang w:val="es-MX"/>
                        </w:rPr>
                        <w:t>Nombre y apellidos</w:t>
                      </w:r>
                    </w:p>
                    <w:p w14:paraId="4E7474A6" w14:textId="77777777" w:rsidR="00A97D64" w:rsidRPr="00D05DF1" w:rsidRDefault="00A97D64" w:rsidP="00A97D64">
                      <w:pPr>
                        <w:spacing w:after="0"/>
                        <w:jc w:val="center"/>
                        <w:rPr>
                          <w:b/>
                          <w:bCs/>
                          <w:lang w:val="es-MX"/>
                        </w:rPr>
                      </w:pPr>
                      <w:r>
                        <w:rPr>
                          <w:b/>
                          <w:bCs/>
                          <w:lang w:val="es-MX"/>
                        </w:rPr>
                        <w:t>Asesor 2</w:t>
                      </w:r>
                    </w:p>
                  </w:txbxContent>
                </v:textbox>
              </v:shape>
            </w:pict>
          </mc:Fallback>
        </mc:AlternateContent>
      </w:r>
    </w:p>
    <w:p w14:paraId="5F1B1264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</w:p>
    <w:p w14:paraId="2C9D6B42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</w:p>
    <w:p w14:paraId="2E289027" w14:textId="16AD6A72" w:rsidR="00A97D64" w:rsidRPr="007001F4" w:rsidRDefault="00AE5EAE" w:rsidP="00A97D64">
      <w:pPr>
        <w:rPr>
          <w:noProof/>
          <w:lang w:eastAsia="es-PE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73600" behindDoc="1" locked="0" layoutInCell="1" allowOverlap="1" wp14:anchorId="4C66F487" wp14:editId="00061E92">
                <wp:simplePos x="0" y="0"/>
                <wp:positionH relativeFrom="rightMargin">
                  <wp:posOffset>-847090</wp:posOffset>
                </wp:positionH>
                <wp:positionV relativeFrom="paragraph">
                  <wp:posOffset>77861</wp:posOffset>
                </wp:positionV>
                <wp:extent cx="796925" cy="988695"/>
                <wp:effectExtent l="0" t="0" r="22225" b="20955"/>
                <wp:wrapTight wrapText="bothSides">
                  <wp:wrapPolygon edited="0">
                    <wp:start x="0" y="0"/>
                    <wp:lineTo x="0" y="21642"/>
                    <wp:lineTo x="21686" y="21642"/>
                    <wp:lineTo x="21686" y="0"/>
                    <wp:lineTo x="0" y="0"/>
                  </wp:wrapPolygon>
                </wp:wrapTight>
                <wp:docPr id="17" name="Rectángulo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96925" cy="9886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AB3B595" id="Rectángulo 17" o:spid="_x0000_s1026" style="position:absolute;margin-left:-66.7pt;margin-top:6.15pt;width:62.75pt;height:77.85pt;z-index:-251642880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" fillcolor="white [3201]" strokecolor="black [3213]" strokeweight="1pt">
                <w10:wrap type="tight" anchorx="margin"/>
              </v:rect>
            </w:pict>
          </mc:Fallback>
        </mc:AlternateContent>
      </w:r>
      <w:r w:rsidR="00A97D64"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74624" behindDoc="1" locked="0" layoutInCell="1" allowOverlap="1" wp14:anchorId="4EEFADF3" wp14:editId="141F3C47">
                <wp:simplePos x="0" y="0"/>
                <wp:positionH relativeFrom="rightMargin">
                  <wp:posOffset>-3823970</wp:posOffset>
                </wp:positionH>
                <wp:positionV relativeFrom="paragraph">
                  <wp:posOffset>66089</wp:posOffset>
                </wp:positionV>
                <wp:extent cx="796925" cy="988695"/>
                <wp:effectExtent l="0" t="0" r="22225" b="20955"/>
                <wp:wrapTight wrapText="bothSides">
                  <wp:wrapPolygon edited="0">
                    <wp:start x="0" y="0"/>
                    <wp:lineTo x="0" y="21642"/>
                    <wp:lineTo x="21686" y="21642"/>
                    <wp:lineTo x="21686" y="0"/>
                    <wp:lineTo x="0" y="0"/>
                  </wp:wrapPolygon>
                </wp:wrapTight>
                <wp:docPr id="16" name="Rectángulo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96925" cy="9886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1E0404" id="Rectángulo 16" o:spid="_x0000_s1026" style="position:absolute;margin-left:-301.1pt;margin-top:5.2pt;width:62.75pt;height:77.85pt;z-index:-251641856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" fillcolor="white [3201]" strokecolor="black [3213]" strokeweight="1pt">
                <w10:wrap type="tight" anchorx="margin"/>
              </v:rect>
            </w:pict>
          </mc:Fallback>
        </mc:AlternateContent>
      </w:r>
    </w:p>
    <w:p w14:paraId="652F0574" w14:textId="77777777" w:rsidR="00A97D64" w:rsidRPr="007001F4" w:rsidRDefault="00A97D64" w:rsidP="00A97D64">
      <w:pPr>
        <w:rPr>
          <w:noProof/>
          <w:lang w:eastAsia="es-PE"/>
        </w:rPr>
      </w:pPr>
    </w:p>
    <w:p w14:paraId="57F11273" w14:textId="77777777" w:rsidR="00A97D64" w:rsidRPr="007001F4" w:rsidRDefault="00A97D64" w:rsidP="00A97D64">
      <w:pPr>
        <w:rPr>
          <w:noProof/>
          <w:lang w:eastAsia="es-PE"/>
        </w:rPr>
      </w:pPr>
    </w:p>
    <w:p w14:paraId="565DA16A" w14:textId="77777777" w:rsidR="00A97D64" w:rsidRPr="007001F4" w:rsidRDefault="00A97D64" w:rsidP="00A97D64">
      <w:pPr>
        <w:rPr>
          <w:noProof/>
          <w:lang w:eastAsia="es-PE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8FC7517" wp14:editId="3824F595">
                <wp:simplePos x="0" y="0"/>
                <wp:positionH relativeFrom="column">
                  <wp:posOffset>15018</wp:posOffset>
                </wp:positionH>
                <wp:positionV relativeFrom="paragraph">
                  <wp:posOffset>247930</wp:posOffset>
                </wp:positionV>
                <wp:extent cx="1839433" cy="595423"/>
                <wp:effectExtent l="0" t="0" r="8890" b="0"/>
                <wp:wrapNone/>
                <wp:docPr id="22" name="Cuadro de texto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39433" cy="59542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39ADEE7" w14:textId="77777777" w:rsidR="00A97D64" w:rsidRPr="00D05DF1" w:rsidRDefault="00A97D64" w:rsidP="00A97D64">
                            <w:pPr>
                              <w:pBdr>
                                <w:top w:val="single" w:sz="4" w:space="1" w:color="auto"/>
                              </w:pBdr>
                              <w:spacing w:after="0"/>
                              <w:jc w:val="center"/>
                              <w:rPr>
                                <w:lang w:val="es-MX"/>
                              </w:rPr>
                            </w:pPr>
                            <w:r>
                              <w:rPr>
                                <w:lang w:val="es-MX"/>
                              </w:rPr>
                              <w:t>Nombre y apellidos</w:t>
                            </w:r>
                          </w:p>
                          <w:p w14:paraId="57661A4F" w14:textId="77777777" w:rsidR="00A97D64" w:rsidRPr="00D05DF1" w:rsidRDefault="00A97D64" w:rsidP="00A97D64">
                            <w:pPr>
                              <w:spacing w:after="0"/>
                              <w:jc w:val="center"/>
                              <w:rPr>
                                <w:b/>
                                <w:bCs/>
                                <w:lang w:val="es-MX"/>
                              </w:rPr>
                            </w:pPr>
                            <w:r>
                              <w:rPr>
                                <w:b/>
                                <w:bCs/>
                                <w:lang w:val="es-MX"/>
                              </w:rPr>
                              <w:t xml:space="preserve">Presidente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FC7517" id="Cuadro de texto 22" o:spid="_x0000_s1028" type="#_x0000_t202" style="position:absolute;left:0;text-align:left;margin-left:1.2pt;margin-top:19.5pt;width:144.85pt;height:46.9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" fillcolor="white [3201]" stroked="f" strokeweight=".5pt">
                <v:textbox>
                  <w:txbxContent>
                    <w:p w14:paraId="339ADEE7" w14:textId="77777777" w:rsidR="00A97D64" w:rsidRPr="00D05DF1" w:rsidRDefault="00A97D64" w:rsidP="00A97D64">
                      <w:pPr>
                        <w:pBdr>
                          <w:top w:val="single" w:sz="4" w:space="1" w:color="auto"/>
                        </w:pBdr>
                        <w:spacing w:after="0"/>
                        <w:jc w:val="center"/>
                        <w:rPr>
                          <w:lang w:val="es-MX"/>
                        </w:rPr>
                      </w:pPr>
                      <w:r>
                        <w:rPr>
                          <w:lang w:val="es-MX"/>
                        </w:rPr>
                        <w:t>Nombre y apellidos</w:t>
                      </w:r>
                    </w:p>
                    <w:p w14:paraId="57661A4F" w14:textId="77777777" w:rsidR="00A97D64" w:rsidRPr="00D05DF1" w:rsidRDefault="00A97D64" w:rsidP="00A97D64">
                      <w:pPr>
                        <w:spacing w:after="0"/>
                        <w:jc w:val="center"/>
                        <w:rPr>
                          <w:b/>
                          <w:bCs/>
                          <w:lang w:val="es-MX"/>
                        </w:rPr>
                      </w:pPr>
                      <w:r>
                        <w:rPr>
                          <w:b/>
                          <w:bCs/>
                          <w:lang w:val="es-MX"/>
                        </w:rPr>
                        <w:t xml:space="preserve">Presidente </w:t>
                      </w:r>
                    </w:p>
                  </w:txbxContent>
                </v:textbox>
              </v:shape>
            </w:pict>
          </mc:Fallback>
        </mc:AlternateContent>
      </w:r>
      <w:r w:rsidRPr="007001F4">
        <w:rPr>
          <w:noProof/>
          <w:lang w:eastAsia="es-PE"/>
        </w:rPr>
        <w:t xml:space="preserve">                                           </w:t>
      </w:r>
    </w:p>
    <w:p w14:paraId="61063EF7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  <w:r w:rsidRPr="007001F4">
        <w:rPr>
          <w:noProof/>
          <w:lang w:eastAsia="es-PE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CEE2320" wp14:editId="56C68633">
                <wp:simplePos x="0" y="0"/>
                <wp:positionH relativeFrom="column">
                  <wp:posOffset>2788480</wp:posOffset>
                </wp:positionH>
                <wp:positionV relativeFrom="paragraph">
                  <wp:posOffset>9727</wp:posOffset>
                </wp:positionV>
                <wp:extent cx="2338939" cy="554802"/>
                <wp:effectExtent l="0" t="0" r="4445" b="0"/>
                <wp:wrapNone/>
                <wp:docPr id="24" name="Cuadro de texto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8939" cy="55480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6111D3A" w14:textId="77777777" w:rsidR="00A97D64" w:rsidRPr="00D05DF1" w:rsidRDefault="00A97D64" w:rsidP="00A97D64">
                            <w:pPr>
                              <w:pBdr>
                                <w:top w:val="single" w:sz="4" w:space="1" w:color="auto"/>
                              </w:pBdr>
                              <w:spacing w:after="0"/>
                              <w:jc w:val="center"/>
                              <w:rPr>
                                <w:lang w:val="es-MX"/>
                              </w:rPr>
                            </w:pPr>
                            <w:r>
                              <w:rPr>
                                <w:lang w:val="es-MX"/>
                              </w:rPr>
                              <w:t>Nombre y apellidos</w:t>
                            </w:r>
                          </w:p>
                          <w:p w14:paraId="599AF710" w14:textId="57E4A9CE" w:rsidR="00A97D64" w:rsidRPr="00D05DF1" w:rsidRDefault="00A97D64" w:rsidP="00A97D64">
                            <w:pPr>
                              <w:spacing w:after="0"/>
                              <w:jc w:val="center"/>
                              <w:rPr>
                                <w:b/>
                                <w:bCs/>
                                <w:lang w:val="es-MX"/>
                              </w:rPr>
                            </w:pPr>
                            <w:r>
                              <w:rPr>
                                <w:b/>
                                <w:bCs/>
                                <w:lang w:val="es-MX"/>
                              </w:rPr>
                              <w:t>Tesorer</w:t>
                            </w:r>
                            <w:r w:rsidR="0036772A">
                              <w:rPr>
                                <w:b/>
                                <w:bCs/>
                                <w:lang w:val="es-MX"/>
                              </w:rPr>
                              <w:t>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EE2320" id="Cuadro de texto 24" o:spid="_x0000_s1029" type="#_x0000_t202" style="position:absolute;left:0;text-align:left;margin-left:219.55pt;margin-top:.75pt;width:184.15pt;height:43.7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" fillcolor="white [3201]" stroked="f" strokeweight=".5pt">
                <v:textbox>
                  <w:txbxContent>
                    <w:p w14:paraId="06111D3A" w14:textId="77777777" w:rsidR="00A97D64" w:rsidRPr="00D05DF1" w:rsidRDefault="00A97D64" w:rsidP="00A97D64">
                      <w:pPr>
                        <w:pBdr>
                          <w:top w:val="single" w:sz="4" w:space="1" w:color="auto"/>
                        </w:pBdr>
                        <w:spacing w:after="0"/>
                        <w:jc w:val="center"/>
                        <w:rPr>
                          <w:lang w:val="es-MX"/>
                        </w:rPr>
                      </w:pPr>
                      <w:r>
                        <w:rPr>
                          <w:lang w:val="es-MX"/>
                        </w:rPr>
                        <w:t>Nombre y apellidos</w:t>
                      </w:r>
                    </w:p>
                    <w:p w14:paraId="599AF710" w14:textId="57E4A9CE" w:rsidR="00A97D64" w:rsidRPr="00D05DF1" w:rsidRDefault="00A97D64" w:rsidP="00A97D64">
                      <w:pPr>
                        <w:spacing w:after="0"/>
                        <w:jc w:val="center"/>
                        <w:rPr>
                          <w:b/>
                          <w:bCs/>
                          <w:lang w:val="es-MX"/>
                        </w:rPr>
                      </w:pPr>
                      <w:r>
                        <w:rPr>
                          <w:b/>
                          <w:bCs/>
                          <w:lang w:val="es-MX"/>
                        </w:rPr>
                        <w:t>Tesorer</w:t>
                      </w:r>
                      <w:r w:rsidR="0036772A">
                        <w:rPr>
                          <w:b/>
                          <w:bCs/>
                          <w:lang w:val="es-MX"/>
                        </w:rPr>
                        <w:t>o</w:t>
                      </w:r>
                    </w:p>
                  </w:txbxContent>
                </v:textbox>
              </v:shape>
            </w:pict>
          </mc:Fallback>
        </mc:AlternateContent>
      </w:r>
    </w:p>
    <w:p w14:paraId="47AA734E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</w:p>
    <w:p w14:paraId="71164E8D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</w:p>
    <w:p w14:paraId="7FD0618B" w14:textId="77777777" w:rsidR="00A97D64" w:rsidRPr="007001F4" w:rsidRDefault="00A97D64" w:rsidP="00A97D64">
      <w:pPr>
        <w:tabs>
          <w:tab w:val="left" w:pos="5095"/>
        </w:tabs>
        <w:jc w:val="right"/>
        <w:rPr>
          <w:color w:val="000000" w:themeColor="text1"/>
        </w:rPr>
      </w:pPr>
    </w:p>
    <w:p w14:paraId="783B081B" w14:textId="77777777" w:rsidR="00A97D64" w:rsidRPr="00FE47D7" w:rsidRDefault="00A97D64" w:rsidP="00A97D64">
      <w:pPr>
        <w:tabs>
          <w:tab w:val="left" w:pos="5095"/>
        </w:tabs>
        <w:jc w:val="right"/>
        <w:rPr>
          <w:b/>
          <w:bCs/>
          <w:color w:val="000000" w:themeColor="text1"/>
        </w:rPr>
      </w:pPr>
      <w:r w:rsidRPr="00FE47D7">
        <w:rPr>
          <w:b/>
          <w:bCs/>
          <w:color w:val="000000" w:themeColor="text1"/>
        </w:rPr>
        <w:t>Juliaca, día de mes del 202X</w:t>
      </w:r>
    </w:p>
    <w:p w14:paraId="78D96FF0" w14:textId="77777777" w:rsidR="00A97D64" w:rsidRPr="007001F4" w:rsidRDefault="00A97D64" w:rsidP="00A97D64"/>
    <w:p w14:paraId="3033C11C" w14:textId="4C84098A" w:rsidR="00285DE9" w:rsidRPr="007001F4" w:rsidRDefault="00285DE9" w:rsidP="000051B9">
      <w:pPr>
        <w:spacing w:after="160" w:line="360" w:lineRule="auto"/>
        <w:jc w:val="left"/>
      </w:pPr>
      <w:r w:rsidRPr="007001F4">
        <w:br w:type="page"/>
      </w:r>
    </w:p>
    <w:p w14:paraId="0D4BDE64" w14:textId="4EB8B3A2" w:rsidR="00CC30BE" w:rsidRPr="007001F4" w:rsidRDefault="00CC30BE" w:rsidP="000051B9">
      <w:pPr>
        <w:pStyle w:val="Ttulo1"/>
        <w:rPr>
          <w:rFonts w:cs="Times New Roman"/>
        </w:rPr>
      </w:pPr>
      <w:bookmarkStart w:id="53" w:name="_Toc206661219"/>
      <w:r w:rsidRPr="007001F4">
        <w:rPr>
          <w:rFonts w:cs="Times New Roman"/>
        </w:rPr>
        <w:lastRenderedPageBreak/>
        <w:t>CONCLUSIONES</w:t>
      </w:r>
      <w:bookmarkEnd w:id="53"/>
    </w:p>
    <w:p w14:paraId="758E8CE5" w14:textId="77777777" w:rsidR="00A97D64" w:rsidRPr="007001F4" w:rsidRDefault="00A97D64" w:rsidP="00A97D64">
      <w:pPr>
        <w:spacing w:before="240" w:line="360" w:lineRule="auto"/>
      </w:pPr>
      <w:r w:rsidRPr="007001F4">
        <w:t>Se desarrollan de acuerdo con los objetivos y redactar en párrafos. La redacción inicia desde la primera línea.</w:t>
      </w:r>
    </w:p>
    <w:p w14:paraId="78C02406" w14:textId="77777777" w:rsidR="00A97D64" w:rsidRPr="007001F4" w:rsidRDefault="00A97D64" w:rsidP="00A97D64">
      <w:pPr>
        <w:spacing w:line="360" w:lineRule="auto"/>
      </w:pPr>
      <w:r w:rsidRPr="007001F4">
        <w:rPr>
          <w:b/>
          <w:bCs/>
        </w:rPr>
        <w:t>PRIMERO:</w:t>
      </w:r>
      <w:r w:rsidRPr="007001F4">
        <w:tab/>
        <w:t xml:space="preserve">Aquí va la primera conclusión. </w:t>
      </w:r>
    </w:p>
    <w:p w14:paraId="1ED0284B" w14:textId="70F6B319" w:rsidR="00285DE9" w:rsidRPr="007001F4" w:rsidRDefault="00285DE9" w:rsidP="000051B9">
      <w:pPr>
        <w:spacing w:after="160" w:line="360" w:lineRule="auto"/>
        <w:jc w:val="left"/>
      </w:pPr>
    </w:p>
    <w:p w14:paraId="4341C563" w14:textId="5F51D714" w:rsidR="00A97D64" w:rsidRPr="007001F4" w:rsidRDefault="00A97D64">
      <w:pPr>
        <w:spacing w:after="160" w:line="259" w:lineRule="auto"/>
        <w:jc w:val="left"/>
      </w:pPr>
      <w:r w:rsidRPr="007001F4">
        <w:br w:type="page"/>
      </w:r>
    </w:p>
    <w:p w14:paraId="329F6B62" w14:textId="6FB6C71E" w:rsidR="00CC30BE" w:rsidRPr="007001F4" w:rsidRDefault="00CC30BE" w:rsidP="000051B9">
      <w:pPr>
        <w:pStyle w:val="Ttulo1"/>
        <w:rPr>
          <w:rFonts w:cs="Times New Roman"/>
        </w:rPr>
      </w:pPr>
      <w:bookmarkStart w:id="54" w:name="_Toc206661220"/>
      <w:r w:rsidRPr="007001F4">
        <w:rPr>
          <w:rFonts w:cs="Times New Roman"/>
        </w:rPr>
        <w:lastRenderedPageBreak/>
        <w:t>RECOMENDACIONES</w:t>
      </w:r>
      <w:bookmarkEnd w:id="54"/>
    </w:p>
    <w:p w14:paraId="79C12F49" w14:textId="77777777" w:rsidR="00A97D64" w:rsidRPr="007001F4" w:rsidRDefault="00A97D64" w:rsidP="00A97D64">
      <w:pPr>
        <w:spacing w:before="240" w:line="360" w:lineRule="auto"/>
      </w:pPr>
      <w:r w:rsidRPr="007001F4">
        <w:t>Se presentan en relación con los objetivos, dando cuenta de las consecuencias, orientaciones o medidas a realizarse.</w:t>
      </w:r>
    </w:p>
    <w:p w14:paraId="033FF2CB" w14:textId="77777777" w:rsidR="00A97D64" w:rsidRPr="007001F4" w:rsidRDefault="00A97D64" w:rsidP="00A97D64">
      <w:pPr>
        <w:spacing w:line="360" w:lineRule="auto"/>
      </w:pPr>
      <w:r w:rsidRPr="007001F4">
        <w:rPr>
          <w:b/>
          <w:bCs/>
        </w:rPr>
        <w:t>PRIMERO:</w:t>
      </w:r>
      <w:r w:rsidRPr="007001F4">
        <w:t xml:space="preserve"> Aquí va la primera recomendación. </w:t>
      </w:r>
    </w:p>
    <w:p w14:paraId="3BF090F4" w14:textId="4751FF2E" w:rsidR="00A97D64" w:rsidRPr="007001F4" w:rsidRDefault="00A97D64" w:rsidP="000051B9">
      <w:pPr>
        <w:spacing w:after="160" w:line="360" w:lineRule="auto"/>
        <w:jc w:val="left"/>
      </w:pPr>
    </w:p>
    <w:p w14:paraId="2FB772B6" w14:textId="2BB88949" w:rsidR="00A97D64" w:rsidRPr="007001F4" w:rsidRDefault="00A97D64" w:rsidP="000051B9">
      <w:pPr>
        <w:spacing w:after="160" w:line="360" w:lineRule="auto"/>
        <w:jc w:val="left"/>
      </w:pPr>
    </w:p>
    <w:p w14:paraId="61776ED7" w14:textId="3DE40639" w:rsidR="00A97D64" w:rsidRPr="007001F4" w:rsidRDefault="00A97D64">
      <w:pPr>
        <w:spacing w:after="160" w:line="259" w:lineRule="auto"/>
        <w:jc w:val="left"/>
      </w:pPr>
      <w:r w:rsidRPr="007001F4">
        <w:br w:type="page"/>
      </w:r>
    </w:p>
    <w:p w14:paraId="28E76C43" w14:textId="70A9E4B5" w:rsidR="00CC30BE" w:rsidRPr="007001F4" w:rsidRDefault="00CC30BE" w:rsidP="000051B9">
      <w:pPr>
        <w:pStyle w:val="Ttulo1"/>
        <w:rPr>
          <w:rFonts w:cs="Times New Roman"/>
        </w:rPr>
      </w:pPr>
      <w:bookmarkStart w:id="55" w:name="_Toc206661221"/>
      <w:r w:rsidRPr="007001F4">
        <w:rPr>
          <w:rFonts w:cs="Times New Roman"/>
        </w:rPr>
        <w:lastRenderedPageBreak/>
        <w:t>BIBLIOGRAFÍA</w:t>
      </w:r>
      <w:bookmarkEnd w:id="55"/>
    </w:p>
    <w:sdt>
      <w:sdtPr>
        <w:rPr>
          <w:rFonts w:eastAsiaTheme="minorHAnsi"/>
          <w:b/>
          <w:lang w:val="es-PE" w:eastAsia="en-US"/>
        </w:rPr>
        <w:alias w:val="Referencias Bibliográficas"/>
        <w:tag w:val="Referencias Bibliográficas"/>
        <w:id w:val="-1882474511"/>
        <w:placeholder>
          <w:docPart w:val="115AAD12F3EE4099902825A0EA0C0406"/>
        </w:placeholder>
      </w:sdtPr>
      <w:sdtEndPr/>
      <w:sdtContent>
        <w:p w14:paraId="47A4B725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b/>
            </w:rPr>
            <w:fldChar w:fldCharType="begin" w:fldLock="1"/>
          </w:r>
          <w:r w:rsidRPr="007001F4">
            <w:rPr>
              <w:b/>
            </w:rPr>
            <w:instrText xml:space="preserve">ADDIN Mendeley Bibliography CSL_BIBLIOGRAPHY </w:instrText>
          </w:r>
          <w:r w:rsidRPr="007001F4">
            <w:rPr>
              <w:b/>
            </w:rPr>
            <w:fldChar w:fldCharType="separate"/>
          </w:r>
          <w:r w:rsidRPr="007001F4">
            <w:rPr>
              <w:noProof/>
            </w:rPr>
            <w:t xml:space="preserve">Arimon-Pagès, E. (2024). Identidad profesional y desempeño: el complejo desequilibrio entre esfuerzo y recompensa. </w:t>
          </w:r>
          <w:r w:rsidRPr="007001F4">
            <w:rPr>
              <w:i/>
              <w:iCs/>
              <w:noProof/>
            </w:rPr>
            <w:t>Enfermeria Clinica</w:t>
          </w:r>
          <w:r w:rsidRPr="007001F4">
            <w:rPr>
              <w:noProof/>
            </w:rPr>
            <w:t xml:space="preserve">, </w:t>
          </w:r>
          <w:r w:rsidRPr="007001F4">
            <w:rPr>
              <w:i/>
              <w:iCs/>
              <w:noProof/>
            </w:rPr>
            <w:t>34</w:t>
          </w:r>
          <w:r w:rsidRPr="007001F4">
            <w:rPr>
              <w:noProof/>
            </w:rPr>
            <w:t>(6), 427–428. https://doi.org/10.1016/j.enfcli.2024.11.001</w:t>
          </w:r>
        </w:p>
        <w:p w14:paraId="1512E1B5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noProof/>
            </w:rPr>
            <w:t xml:space="preserve">Ávila Vila, S., &amp; Pascual Faura, M. (2020). Marco filosófico del compromiso organizacional: discusión del modelo de Allen &amp; Meyer, y propuesta de un nuevo modelo de estudio. </w:t>
          </w:r>
          <w:r w:rsidRPr="007001F4">
            <w:rPr>
              <w:i/>
              <w:iCs/>
              <w:noProof/>
            </w:rPr>
            <w:t>Revista de Estudios Empresariales. Segunda Época</w:t>
          </w:r>
          <w:r w:rsidRPr="007001F4">
            <w:rPr>
              <w:noProof/>
            </w:rPr>
            <w:t xml:space="preserve">, </w:t>
          </w:r>
          <w:r w:rsidRPr="007001F4">
            <w:rPr>
              <w:i/>
              <w:iCs/>
              <w:noProof/>
            </w:rPr>
            <w:t>1</w:t>
          </w:r>
          <w:r w:rsidRPr="007001F4">
            <w:rPr>
              <w:noProof/>
            </w:rPr>
            <w:t>(1), 201–226. https://doi.org/10.17561//ree.v2020n1.12</w:t>
          </w:r>
        </w:p>
        <w:p w14:paraId="10699960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noProof/>
            </w:rPr>
            <w:t xml:space="preserve">Barletti, B. (2017). Aportes de los sistemas administrativos transversales en la gestión pública [(Tesis de pregrado de la facultad de ciencias sociales) Pontificie Católica del Perú]. In </w:t>
          </w:r>
          <w:r w:rsidRPr="007001F4">
            <w:rPr>
              <w:i/>
              <w:iCs/>
              <w:noProof/>
            </w:rPr>
            <w:t>Pontificia Universidad Católica del Perú</w:t>
          </w:r>
          <w:r w:rsidRPr="007001F4">
            <w:rPr>
              <w:noProof/>
            </w:rPr>
            <w:t>. https://tesis.pucp.edu.pe/repositorio/handle/20.500.12404/11859</w:t>
          </w:r>
        </w:p>
        <w:p w14:paraId="3E2DA954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noProof/>
            </w:rPr>
            <w:t xml:space="preserve">Chenche, F. M., Llaguno Bajaña, B. G., Contreras Cruz, J. H., &amp; Rivera Silva, L. L. (2023). Relaciones interpersonales en la convivencia personal. </w:t>
          </w:r>
          <w:r w:rsidRPr="007001F4">
            <w:rPr>
              <w:i/>
              <w:iCs/>
              <w:noProof/>
            </w:rPr>
            <w:t>Recimundo</w:t>
          </w:r>
          <w:r w:rsidRPr="007001F4">
            <w:rPr>
              <w:noProof/>
            </w:rPr>
            <w:t xml:space="preserve">, </w:t>
          </w:r>
          <w:r w:rsidRPr="007001F4">
            <w:rPr>
              <w:i/>
              <w:iCs/>
              <w:noProof/>
            </w:rPr>
            <w:t>7</w:t>
          </w:r>
          <w:r w:rsidRPr="007001F4">
            <w:rPr>
              <w:noProof/>
            </w:rPr>
            <w:t>(1), 372–380. https://doi.org/10.26820/recimundo/7.(1).enero.2023.372-380</w:t>
          </w:r>
        </w:p>
        <w:p w14:paraId="78C5D0DB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noProof/>
            </w:rPr>
            <w:t xml:space="preserve">Torre, C. G. (2022). </w:t>
          </w:r>
          <w:r w:rsidRPr="007001F4">
            <w:rPr>
              <w:i/>
              <w:iCs/>
              <w:noProof/>
            </w:rPr>
            <w:t>Liderazgo en el clima organizacional en los docentes de secundaria de una institución educativa de Moquegua 2022</w:t>
          </w:r>
          <w:r w:rsidRPr="007001F4">
            <w:rPr>
              <w:noProof/>
            </w:rPr>
            <w:t>. https://ciencialatina.org/index.php/cienciala/article/view/11955/17375</w:t>
          </w:r>
        </w:p>
        <w:p w14:paraId="57EA5D7D" w14:textId="77777777" w:rsidR="00AE5EAE" w:rsidRPr="007001F4" w:rsidRDefault="00AE5EAE" w:rsidP="00AE5EAE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noProof/>
            </w:rPr>
          </w:pPr>
          <w:r w:rsidRPr="007001F4">
            <w:rPr>
              <w:noProof/>
            </w:rPr>
            <w:t xml:space="preserve">Zeng, Y., Liu, Y., &amp; Peng, J. (2024). Observando lo inadvertido: la autoeficacia docente como mediador entre el contexto escolar y el agotamiento docente en regiones en desarrollo. </w:t>
          </w:r>
          <w:r w:rsidRPr="007001F4">
            <w:rPr>
              <w:i/>
              <w:iCs/>
              <w:noProof/>
            </w:rPr>
            <w:t>Revista de Psicodidactica</w:t>
          </w:r>
          <w:r w:rsidRPr="007001F4">
            <w:rPr>
              <w:noProof/>
            </w:rPr>
            <w:t xml:space="preserve">, </w:t>
          </w:r>
          <w:r w:rsidRPr="007001F4">
            <w:rPr>
              <w:i/>
              <w:iCs/>
              <w:noProof/>
            </w:rPr>
            <w:t>29</w:t>
          </w:r>
          <w:r w:rsidRPr="007001F4">
            <w:rPr>
              <w:noProof/>
            </w:rPr>
            <w:t>(2), 107–117. https://doi.org/10.1016/j.psicod.2024.01.003</w:t>
          </w:r>
        </w:p>
        <w:p w14:paraId="55116F08" w14:textId="77777777" w:rsidR="00AE5EAE" w:rsidRPr="007001F4" w:rsidRDefault="00AE5EAE" w:rsidP="00AE5EAE">
          <w:pPr>
            <w:pStyle w:val="BIBLIOGRAFIA"/>
            <w:rPr>
              <w:b/>
            </w:rPr>
          </w:pPr>
          <w:r w:rsidRPr="007001F4">
            <w:rPr>
              <w:b/>
              <w:sz w:val="22"/>
              <w:szCs w:val="22"/>
            </w:rPr>
            <w:fldChar w:fldCharType="end"/>
          </w:r>
        </w:p>
      </w:sdtContent>
    </w:sdt>
    <w:p w14:paraId="5654D251" w14:textId="292D7C2B" w:rsidR="00AE5EAE" w:rsidRPr="007001F4" w:rsidRDefault="00AE5EAE" w:rsidP="00AE5EAE"/>
    <w:p w14:paraId="51015104" w14:textId="5F8A4BA3" w:rsidR="00AE5EAE" w:rsidRPr="007001F4" w:rsidRDefault="00AE5EAE" w:rsidP="00AE5EAE"/>
    <w:p w14:paraId="57848AD9" w14:textId="0D1CD6DB" w:rsidR="00AE5EAE" w:rsidRPr="007001F4" w:rsidRDefault="00AE5EAE" w:rsidP="00AE5EAE"/>
    <w:p w14:paraId="266B39BF" w14:textId="7A9311F9" w:rsidR="00AE5EAE" w:rsidRPr="007001F4" w:rsidRDefault="00AE5EAE">
      <w:pPr>
        <w:spacing w:after="160" w:line="259" w:lineRule="auto"/>
        <w:jc w:val="left"/>
      </w:pPr>
      <w:r w:rsidRPr="007001F4">
        <w:br w:type="page"/>
      </w:r>
    </w:p>
    <w:p w14:paraId="58BB7716" w14:textId="5F0ED02A" w:rsidR="00DD2A06" w:rsidRPr="007001F4" w:rsidRDefault="00CC30BE" w:rsidP="000051B9">
      <w:pPr>
        <w:pStyle w:val="Ttulo1"/>
        <w:rPr>
          <w:rFonts w:cs="Times New Roman"/>
        </w:rPr>
      </w:pPr>
      <w:bookmarkStart w:id="56" w:name="_Toc206661222"/>
      <w:r w:rsidRPr="007001F4">
        <w:rPr>
          <w:rFonts w:cs="Times New Roman"/>
        </w:rPr>
        <w:lastRenderedPageBreak/>
        <w:t>ANEXOS</w:t>
      </w:r>
      <w:bookmarkEnd w:id="56"/>
    </w:p>
    <w:p w14:paraId="3513378D" w14:textId="013A7B14" w:rsidR="00AE5EAE" w:rsidRPr="007001F4" w:rsidRDefault="00AE5EAE" w:rsidP="00AE5EAE">
      <w:pPr>
        <w:spacing w:line="360" w:lineRule="auto"/>
      </w:pPr>
      <w:r w:rsidRPr="007001F4">
        <w:t xml:space="preserve">Anexo 1 Constancia de conformidad de asesores. </w:t>
      </w:r>
    </w:p>
    <w:p w14:paraId="3D46E7C1" w14:textId="2B137C73" w:rsidR="00AE5EAE" w:rsidRPr="007001F4" w:rsidRDefault="00AE5EAE" w:rsidP="00AE5EAE">
      <w:pPr>
        <w:spacing w:line="360" w:lineRule="auto"/>
      </w:pPr>
      <w:r w:rsidRPr="007001F4">
        <w:t xml:space="preserve">Anexo 2 Constancia de conformidad de la institución o grupo de interés donde se desarrolló el proyecto, con la firma y sello correspondiente del titular o representante legal.   </w:t>
      </w:r>
    </w:p>
    <w:p w14:paraId="6435A530" w14:textId="77777777" w:rsidR="00AE5EAE" w:rsidRPr="007001F4" w:rsidRDefault="00AE5EAE" w:rsidP="00AE5EAE">
      <w:pPr>
        <w:spacing w:line="360" w:lineRule="auto"/>
      </w:pPr>
      <w:r w:rsidRPr="007001F4">
        <w:t xml:space="preserve">Anexo 3 Comprobantes de pagos.  </w:t>
      </w:r>
    </w:p>
    <w:p w14:paraId="790F069D" w14:textId="3B906244" w:rsidR="00AE5EAE" w:rsidRPr="007001F4" w:rsidRDefault="00AE5EAE" w:rsidP="00AE5EAE">
      <w:pPr>
        <w:spacing w:line="360" w:lineRule="auto"/>
      </w:pPr>
      <w:r w:rsidRPr="007001F4">
        <w:t xml:space="preserve">Anexo 4 Conformidad de grupo de interés (encuestas). </w:t>
      </w:r>
    </w:p>
    <w:p w14:paraId="507DAF9E" w14:textId="590981C0" w:rsidR="00AE5EAE" w:rsidRPr="007001F4" w:rsidRDefault="00AE5EAE" w:rsidP="00AE5EAE">
      <w:pPr>
        <w:spacing w:line="360" w:lineRule="auto"/>
      </w:pPr>
      <w:r w:rsidRPr="007001F4">
        <w:t>Anexo 5 Conformidad de autoridades (Galería de reconocimientos, diplomas, certificados, etc.) (Opcional).</w:t>
      </w:r>
    </w:p>
    <w:p w14:paraId="00C72089" w14:textId="2A59BD46" w:rsidR="00AE5EAE" w:rsidRPr="007001F4" w:rsidRDefault="00AE5EAE" w:rsidP="00AE5EAE">
      <w:pPr>
        <w:spacing w:line="360" w:lineRule="auto"/>
      </w:pPr>
      <w:r w:rsidRPr="007001F4">
        <w:t xml:space="preserve">Anexo 6 Fotografías (Galería de fotográfica, evidencias por actividad). </w:t>
      </w:r>
    </w:p>
    <w:p w14:paraId="4FBEEC56" w14:textId="55DAA94D" w:rsidR="00AE5EAE" w:rsidRPr="007001F4" w:rsidRDefault="00AE5EAE">
      <w:pPr>
        <w:spacing w:after="160" w:line="259" w:lineRule="auto"/>
        <w:jc w:val="left"/>
      </w:pPr>
      <w:r w:rsidRPr="007001F4">
        <w:br w:type="page"/>
      </w:r>
    </w:p>
    <w:p w14:paraId="372B8627" w14:textId="77777777" w:rsidR="00AE5EAE" w:rsidRPr="007001F4" w:rsidRDefault="00AE5EAE" w:rsidP="00AE5EAE">
      <w:pPr>
        <w:spacing w:line="360" w:lineRule="auto"/>
        <w:jc w:val="center"/>
        <w:rPr>
          <w:b/>
          <w:bCs/>
        </w:rPr>
      </w:pPr>
      <w:r w:rsidRPr="007001F4">
        <w:rPr>
          <w:b/>
          <w:bCs/>
        </w:rPr>
        <w:lastRenderedPageBreak/>
        <w:t xml:space="preserve">PAUTAS PARA LA PRESENTACIÓN DE INFORME FINAL DE PROYECCIÓN SOCIAL Y EXTENSIÓN CULTURAL </w:t>
      </w:r>
    </w:p>
    <w:p w14:paraId="1BC64BA1" w14:textId="77777777" w:rsidR="00AE5EAE" w:rsidRPr="007001F4" w:rsidRDefault="00AE5EAE" w:rsidP="00AE5EAE">
      <w:pPr>
        <w:spacing w:line="360" w:lineRule="auto"/>
        <w:rPr>
          <w:b/>
          <w:bCs/>
        </w:rPr>
      </w:pPr>
      <w:r w:rsidRPr="007001F4">
        <w:rPr>
          <w:b/>
          <w:bCs/>
        </w:rPr>
        <w:t>INSTRUCCIONES DE ESTILO</w:t>
      </w:r>
    </w:p>
    <w:p w14:paraId="21502194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>Tamaño de hoja: A4.</w:t>
      </w:r>
    </w:p>
    <w:p w14:paraId="1A24E630" w14:textId="22AAD5DD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>Tipo de fuente: Times New Roman</w:t>
      </w:r>
    </w:p>
    <w:p w14:paraId="149F747D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>Tamaño de fuente: En todo el informe utilizar tamaño de fuente 12 puntos, excepto en la caratula, donde el tamaño de fuente varía entre 18, 16, 14 y 12 puntos.</w:t>
      </w:r>
    </w:p>
    <w:p w14:paraId="4444A9F7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Márgenes: Izquierda 3.0 cm. Superior, inferior y derecha 2.5 cm. </w:t>
      </w:r>
    </w:p>
    <w:p w14:paraId="1939384F" w14:textId="1A07A01E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Paginación: Se cuenta desde la caratula, pero solo se empieza a marcar desde la página </w:t>
      </w:r>
      <w:r w:rsidR="00093240">
        <w:rPr>
          <w:rFonts w:cs="Times New Roman"/>
          <w:szCs w:val="24"/>
        </w:rPr>
        <w:t>3</w:t>
      </w:r>
      <w:r w:rsidRPr="007001F4">
        <w:rPr>
          <w:rFonts w:cs="Times New Roman"/>
          <w:szCs w:val="24"/>
        </w:rPr>
        <w:t xml:space="preserve">. Se debe ubicar el número de página en la parte inferior derecha de la hoja. Usar Times New Roman 12 puntos. </w:t>
      </w:r>
    </w:p>
    <w:p w14:paraId="4331DE6E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Alineación: El texto, con excepción de los títulos, deben estar justificados. </w:t>
      </w:r>
    </w:p>
    <w:p w14:paraId="6B2EF07C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>Espaciado del texto dentro del párrafo: 1.5</w:t>
      </w:r>
    </w:p>
    <w:p w14:paraId="02CCACAD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Espaciado del texto entre párrafos: Un salto de línea de 1.5.   </w:t>
      </w:r>
    </w:p>
    <w:p w14:paraId="0109246B" w14:textId="77777777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Encabezados: Se recomienda utilizar sólo 3 niveles como máximo.   </w:t>
      </w:r>
    </w:p>
    <w:tbl>
      <w:tblPr>
        <w:tblStyle w:val="Tablaconcuadrcula"/>
        <w:tblW w:w="0" w:type="auto"/>
        <w:tblInd w:w="704" w:type="dxa"/>
        <w:tblLook w:val="04A0" w:firstRow="1" w:lastRow="0" w:firstColumn="1" w:lastColumn="0" w:noHBand="0" w:noVBand="1"/>
      </w:tblPr>
      <w:tblGrid>
        <w:gridCol w:w="1134"/>
        <w:gridCol w:w="6372"/>
      </w:tblGrid>
      <w:tr w:rsidR="00AE5EAE" w:rsidRPr="007001F4" w14:paraId="20B8EEF1" w14:textId="77777777" w:rsidTr="00EF3E49">
        <w:trPr>
          <w:trHeight w:val="555"/>
        </w:trPr>
        <w:tc>
          <w:tcPr>
            <w:tcW w:w="1134" w:type="dxa"/>
            <w:vAlign w:val="center"/>
          </w:tcPr>
          <w:p w14:paraId="56C6DFDC" w14:textId="77777777" w:rsidR="00AE5EAE" w:rsidRPr="007001F4" w:rsidRDefault="00AE5EAE" w:rsidP="00EF3E49">
            <w:pPr>
              <w:spacing w:line="360" w:lineRule="auto"/>
            </w:pPr>
            <w:r w:rsidRPr="007001F4">
              <w:t>Nivel 1</w:t>
            </w:r>
          </w:p>
        </w:tc>
        <w:tc>
          <w:tcPr>
            <w:tcW w:w="6372" w:type="dxa"/>
            <w:vAlign w:val="center"/>
          </w:tcPr>
          <w:p w14:paraId="2686D43C" w14:textId="77777777" w:rsidR="00AE5EAE" w:rsidRPr="007001F4" w:rsidRDefault="00AE5EAE" w:rsidP="00AE5EAE">
            <w:pPr>
              <w:spacing w:line="276" w:lineRule="auto"/>
              <w:rPr>
                <w:b/>
                <w:bCs/>
              </w:rPr>
            </w:pPr>
            <w:r w:rsidRPr="007001F4">
              <w:rPr>
                <w:b/>
                <w:bCs/>
              </w:rPr>
              <w:t>CAPÍTULO I</w:t>
            </w:r>
          </w:p>
          <w:p w14:paraId="1D88B5F3" w14:textId="77777777" w:rsidR="00AE5EAE" w:rsidRPr="007001F4" w:rsidRDefault="00AE5EAE" w:rsidP="00AE5EAE">
            <w:pPr>
              <w:spacing w:line="276" w:lineRule="auto"/>
            </w:pPr>
            <w:r w:rsidRPr="007001F4">
              <w:rPr>
                <w:b/>
                <w:bCs/>
              </w:rPr>
              <w:t>PLANTEAMIENTO DEL PROBLEMA</w:t>
            </w:r>
          </w:p>
        </w:tc>
      </w:tr>
      <w:tr w:rsidR="00AE5EAE" w:rsidRPr="007001F4" w14:paraId="5547093E" w14:textId="77777777" w:rsidTr="00EF3E49">
        <w:tc>
          <w:tcPr>
            <w:tcW w:w="1134" w:type="dxa"/>
            <w:vAlign w:val="center"/>
          </w:tcPr>
          <w:p w14:paraId="71B347D9" w14:textId="77777777" w:rsidR="00AE5EAE" w:rsidRPr="007001F4" w:rsidRDefault="00AE5EAE" w:rsidP="00EF3E49">
            <w:pPr>
              <w:spacing w:line="360" w:lineRule="auto"/>
            </w:pPr>
            <w:r w:rsidRPr="007001F4">
              <w:t>Nivel 2</w:t>
            </w:r>
          </w:p>
        </w:tc>
        <w:tc>
          <w:tcPr>
            <w:tcW w:w="6372" w:type="dxa"/>
            <w:vAlign w:val="center"/>
          </w:tcPr>
          <w:p w14:paraId="05D847CC" w14:textId="26229FBD" w:rsidR="00AE5EAE" w:rsidRPr="007001F4" w:rsidRDefault="00AE5EAE" w:rsidP="00AE5EAE">
            <w:pPr>
              <w:spacing w:line="276" w:lineRule="auto"/>
              <w:rPr>
                <w:b/>
                <w:bCs/>
              </w:rPr>
            </w:pPr>
            <w:r w:rsidRPr="007001F4">
              <w:rPr>
                <w:b/>
                <w:bCs/>
              </w:rPr>
              <w:t>1.1</w:t>
            </w:r>
            <w:r w:rsidR="008406E1">
              <w:rPr>
                <w:b/>
                <w:bCs/>
              </w:rPr>
              <w:t>.</w:t>
            </w:r>
            <w:r w:rsidRPr="007001F4">
              <w:rPr>
                <w:b/>
                <w:bCs/>
              </w:rPr>
              <w:t xml:space="preserve">        PREGUNTAS DE INVESTIGACIÓN       </w:t>
            </w:r>
          </w:p>
        </w:tc>
      </w:tr>
      <w:tr w:rsidR="00AE5EAE" w:rsidRPr="007001F4" w14:paraId="75F10AA8" w14:textId="77777777" w:rsidTr="00EF3E49">
        <w:tc>
          <w:tcPr>
            <w:tcW w:w="1134" w:type="dxa"/>
            <w:vAlign w:val="center"/>
          </w:tcPr>
          <w:p w14:paraId="213A68D7" w14:textId="77777777" w:rsidR="00AE5EAE" w:rsidRPr="007001F4" w:rsidRDefault="00AE5EAE" w:rsidP="00EF3E49">
            <w:pPr>
              <w:spacing w:line="360" w:lineRule="auto"/>
            </w:pPr>
            <w:r w:rsidRPr="007001F4">
              <w:t>Nivel 3</w:t>
            </w:r>
          </w:p>
        </w:tc>
        <w:tc>
          <w:tcPr>
            <w:tcW w:w="6372" w:type="dxa"/>
            <w:vAlign w:val="center"/>
          </w:tcPr>
          <w:p w14:paraId="58D4C75C" w14:textId="1956D74D" w:rsidR="00AE5EAE" w:rsidRPr="007001F4" w:rsidRDefault="00AE5EAE" w:rsidP="00AE5EAE">
            <w:pPr>
              <w:spacing w:line="276" w:lineRule="auto"/>
              <w:rPr>
                <w:b/>
                <w:bCs/>
              </w:rPr>
            </w:pPr>
            <w:r w:rsidRPr="007001F4">
              <w:rPr>
                <w:b/>
                <w:bCs/>
              </w:rPr>
              <w:t>1.1.1</w:t>
            </w:r>
            <w:r w:rsidR="008406E1">
              <w:rPr>
                <w:b/>
                <w:bCs/>
              </w:rPr>
              <w:t>.</w:t>
            </w:r>
            <w:r w:rsidRPr="007001F4">
              <w:rPr>
                <w:b/>
                <w:bCs/>
              </w:rPr>
              <w:t xml:space="preserve">     Preguntas especificas </w:t>
            </w:r>
          </w:p>
        </w:tc>
      </w:tr>
    </w:tbl>
    <w:p w14:paraId="3B32C0FF" w14:textId="77777777" w:rsidR="00AE5EAE" w:rsidRPr="007001F4" w:rsidRDefault="00AE5EAE" w:rsidP="00AE5EAE">
      <w:pPr>
        <w:pStyle w:val="Prrafodelista"/>
        <w:numPr>
          <w:ilvl w:val="0"/>
          <w:numId w:val="0"/>
        </w:numPr>
        <w:spacing w:line="360" w:lineRule="auto"/>
        <w:ind w:left="720"/>
        <w:rPr>
          <w:rFonts w:cs="Times New Roman"/>
          <w:szCs w:val="24"/>
        </w:rPr>
      </w:pPr>
    </w:p>
    <w:p w14:paraId="2522DB1E" w14:textId="42F016F5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Para las citas: Utilizar estilo de citación APA 7. Se recomienda utilizar gestor bibliográfico Mendeley. </w:t>
      </w:r>
    </w:p>
    <w:p w14:paraId="453CD7A1" w14:textId="370DC37A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>Para las referencias:  Utilizar estilo de referencias APA 7. Se recomienda utilizar gestor bibliográfico Mendeley.</w:t>
      </w:r>
      <w:r w:rsidR="00142341" w:rsidRPr="007001F4">
        <w:rPr>
          <w:rFonts w:cs="Times New Roman"/>
          <w:noProof/>
        </w:rPr>
        <w:t xml:space="preserve"> </w:t>
      </w:r>
    </w:p>
    <w:p w14:paraId="4A290B23" w14:textId="1A760435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Para la presentación de tablas y figuras: Utilizar el estilo APA 7. </w:t>
      </w:r>
    </w:p>
    <w:p w14:paraId="239D1AC7" w14:textId="30CCAF2D" w:rsidR="00AE5EAE" w:rsidRPr="007001F4" w:rsidRDefault="00AE5EAE" w:rsidP="00AE5EAE">
      <w:pPr>
        <w:pStyle w:val="Prrafodelista"/>
        <w:numPr>
          <w:ilvl w:val="0"/>
          <w:numId w:val="33"/>
        </w:numPr>
        <w:spacing w:line="360" w:lineRule="auto"/>
        <w:jc w:val="both"/>
        <w:rPr>
          <w:rFonts w:cs="Times New Roman"/>
          <w:szCs w:val="24"/>
        </w:rPr>
      </w:pPr>
      <w:r w:rsidRPr="007001F4">
        <w:rPr>
          <w:rFonts w:cs="Times New Roman"/>
          <w:szCs w:val="24"/>
        </w:rPr>
        <w:t xml:space="preserve"> Se recomienda que las imágenes incluidas en el informe sean de alta definición y tengan una medida </w:t>
      </w:r>
      <w:r w:rsidRPr="007001F4">
        <w:rPr>
          <w:rFonts w:cs="Times New Roman"/>
          <w:i/>
          <w:iCs/>
          <w:szCs w:val="24"/>
        </w:rPr>
        <w:t>aproximada</w:t>
      </w:r>
      <w:r w:rsidRPr="007001F4">
        <w:rPr>
          <w:rFonts w:cs="Times New Roman"/>
          <w:szCs w:val="24"/>
        </w:rPr>
        <w:t xml:space="preserve"> de 1</w:t>
      </w:r>
      <w:r w:rsidR="00142341" w:rsidRPr="007001F4">
        <w:rPr>
          <w:rFonts w:cs="Times New Roman"/>
          <w:szCs w:val="24"/>
        </w:rPr>
        <w:t>5.55</w:t>
      </w:r>
      <w:r w:rsidRPr="007001F4">
        <w:rPr>
          <w:rFonts w:cs="Times New Roman"/>
          <w:szCs w:val="24"/>
        </w:rPr>
        <w:t xml:space="preserve"> cm de ancho por </w:t>
      </w:r>
      <w:r w:rsidR="00142341" w:rsidRPr="007001F4">
        <w:rPr>
          <w:rFonts w:cs="Times New Roman"/>
          <w:szCs w:val="24"/>
        </w:rPr>
        <w:t xml:space="preserve">9.6 </w:t>
      </w:r>
      <w:r w:rsidRPr="007001F4">
        <w:rPr>
          <w:rFonts w:cs="Times New Roman"/>
          <w:szCs w:val="24"/>
        </w:rPr>
        <w:t xml:space="preserve">cm de alto. </w:t>
      </w:r>
    </w:p>
    <w:p w14:paraId="5D190EB2" w14:textId="5FBFE044" w:rsidR="00AE5EAE" w:rsidRPr="007001F4" w:rsidRDefault="00AE5EAE" w:rsidP="00AE5EAE">
      <w:r w:rsidRPr="007001F4">
        <w:br w:type="page"/>
      </w:r>
    </w:p>
    <w:p w14:paraId="2555AAAB" w14:textId="4BB9E6C9" w:rsidR="00AE5EAE" w:rsidRPr="007001F4" w:rsidRDefault="00AE5EAE" w:rsidP="00AE5EAE">
      <w:pPr>
        <w:spacing w:line="360" w:lineRule="auto"/>
        <w:jc w:val="center"/>
        <w:rPr>
          <w:b/>
        </w:rPr>
      </w:pPr>
      <w:r w:rsidRPr="007001F4">
        <w:rPr>
          <w:b/>
        </w:rPr>
        <w:lastRenderedPageBreak/>
        <w:t>FORMATO DE IMPRESIÓN DE DISCO</w:t>
      </w:r>
    </w:p>
    <w:p w14:paraId="62811A17" w14:textId="137A9CAB" w:rsidR="00AE5EAE" w:rsidRPr="007001F4" w:rsidRDefault="00AE5EAE" w:rsidP="00AE5EAE">
      <w:pPr>
        <w:spacing w:line="360" w:lineRule="auto"/>
        <w:rPr>
          <w:b/>
        </w:rPr>
      </w:pPr>
      <w:r w:rsidRPr="007001F4">
        <w:rPr>
          <w:b/>
        </w:rPr>
        <w:t>CONSIDERACIONES: Para la impresión en DVD de informe final de proyecto considerar lo siguiente:</w:t>
      </w:r>
    </w:p>
    <w:p w14:paraId="0DD2D87F" w14:textId="77777777" w:rsidR="00AE5EAE" w:rsidRPr="007001F4" w:rsidRDefault="00AE5EAE" w:rsidP="00AE5EAE">
      <w:pPr>
        <w:numPr>
          <w:ilvl w:val="0"/>
          <w:numId w:val="34"/>
        </w:numPr>
        <w:spacing w:after="0" w:line="360" w:lineRule="auto"/>
        <w:jc w:val="left"/>
      </w:pPr>
      <w:r w:rsidRPr="007001F4">
        <w:t xml:space="preserve">DVD en fondo blanco con el borde color azul </w:t>
      </w:r>
    </w:p>
    <w:p w14:paraId="6CC84871" w14:textId="77777777" w:rsidR="00AE5EAE" w:rsidRPr="007001F4" w:rsidRDefault="00AE5EAE" w:rsidP="00AE5EAE">
      <w:pPr>
        <w:numPr>
          <w:ilvl w:val="0"/>
          <w:numId w:val="35"/>
        </w:numPr>
        <w:spacing w:after="0" w:line="360" w:lineRule="auto"/>
      </w:pPr>
      <w:r w:rsidRPr="007001F4">
        <w:t xml:space="preserve">Tipo de letra Arial </w:t>
      </w:r>
    </w:p>
    <w:p w14:paraId="5A8FFBC1" w14:textId="59F2CB1F" w:rsidR="00AE5EAE" w:rsidRPr="007001F4" w:rsidRDefault="00AE5EAE" w:rsidP="00AE5EAE">
      <w:pPr>
        <w:numPr>
          <w:ilvl w:val="0"/>
          <w:numId w:val="35"/>
        </w:numPr>
        <w:spacing w:after="0" w:line="360" w:lineRule="auto"/>
      </w:pPr>
      <w:r w:rsidRPr="007001F4">
        <w:t xml:space="preserve">Logo de la Universidad Nacional de Juliaca centrado en la superior </w:t>
      </w:r>
    </w:p>
    <w:p w14:paraId="60B9F9BF" w14:textId="2E7A7320" w:rsidR="00AE5EAE" w:rsidRPr="007001F4" w:rsidRDefault="00AE5EAE" w:rsidP="00AE5EAE">
      <w:pPr>
        <w:numPr>
          <w:ilvl w:val="0"/>
          <w:numId w:val="35"/>
        </w:numPr>
        <w:spacing w:after="0" w:line="360" w:lineRule="auto"/>
      </w:pPr>
      <w:r w:rsidRPr="007001F4">
        <w:t xml:space="preserve">Debe indicar el título de Proyección Social, Extensión Cultural y/o gestión ambiental, logo de la facultad, logo de la dirección de proyección social y extensión cultural, integrantes, asesores y año. </w:t>
      </w:r>
    </w:p>
    <w:p w14:paraId="59AEFE09" w14:textId="05CC2C13" w:rsidR="00AE5EAE" w:rsidRPr="007001F4" w:rsidRDefault="00AE5EAE" w:rsidP="00AE5EAE">
      <w:pPr>
        <w:spacing w:after="0" w:line="360" w:lineRule="auto"/>
      </w:pPr>
    </w:p>
    <w:p w14:paraId="29547D75" w14:textId="259CC557" w:rsidR="00AE5EAE" w:rsidRPr="007001F4" w:rsidRDefault="00AE5EAE" w:rsidP="00AE5EAE">
      <w:pPr>
        <w:pStyle w:val="Descripcin"/>
        <w:rPr>
          <w:rFonts w:cs="Times New Roman"/>
          <w:szCs w:val="24"/>
        </w:rPr>
      </w:pPr>
      <w:bookmarkStart w:id="57" w:name="_Toc205905984"/>
      <w:bookmarkStart w:id="58" w:name="_Toc206077200"/>
      <w:r w:rsidRPr="007001F4">
        <w:rPr>
          <w:rFonts w:cs="Times New Roman"/>
          <w:b/>
          <w:bCs/>
          <w:i w:val="0"/>
          <w:iCs w:val="0"/>
          <w:szCs w:val="24"/>
        </w:rPr>
        <w:t xml:space="preserve">Anexo </w:t>
      </w:r>
      <w:r w:rsidRPr="007001F4">
        <w:rPr>
          <w:rFonts w:cs="Times New Roman"/>
          <w:b/>
          <w:bCs/>
          <w:i w:val="0"/>
          <w:iCs w:val="0"/>
          <w:szCs w:val="24"/>
        </w:rPr>
        <w:fldChar w:fldCharType="begin"/>
      </w:r>
      <w:r w:rsidRPr="007001F4">
        <w:rPr>
          <w:rFonts w:cs="Times New Roman"/>
          <w:b/>
          <w:bCs/>
          <w:i w:val="0"/>
          <w:iCs w:val="0"/>
          <w:szCs w:val="24"/>
        </w:rPr>
        <w:instrText xml:space="preserve"> SEQ Anexo \* ARABIC </w:instrText>
      </w:r>
      <w:r w:rsidRPr="007001F4">
        <w:rPr>
          <w:rFonts w:cs="Times New Roman"/>
          <w:b/>
          <w:bCs/>
          <w:i w:val="0"/>
          <w:iCs w:val="0"/>
          <w:szCs w:val="24"/>
        </w:rPr>
        <w:fldChar w:fldCharType="separate"/>
      </w:r>
      <w:r w:rsidRPr="007001F4">
        <w:rPr>
          <w:rFonts w:cs="Times New Roman"/>
          <w:b/>
          <w:bCs/>
          <w:i w:val="0"/>
          <w:iCs w:val="0"/>
          <w:noProof/>
          <w:szCs w:val="24"/>
        </w:rPr>
        <w:t>1</w:t>
      </w:r>
      <w:r w:rsidRPr="007001F4">
        <w:rPr>
          <w:rFonts w:cs="Times New Roman"/>
          <w:b/>
          <w:bCs/>
          <w:i w:val="0"/>
          <w:iCs w:val="0"/>
          <w:szCs w:val="24"/>
        </w:rPr>
        <w:fldChar w:fldCharType="end"/>
      </w:r>
      <w:r w:rsidRPr="007001F4">
        <w:rPr>
          <w:rFonts w:cs="Times New Roman"/>
          <w:szCs w:val="24"/>
        </w:rPr>
        <w:br/>
        <w:t>Consideraciones para impresión de DVD</w:t>
      </w:r>
      <w:bookmarkEnd w:id="57"/>
      <w:bookmarkEnd w:id="58"/>
    </w:p>
    <w:p w14:paraId="295DB158" w14:textId="77777777" w:rsidR="00AE5EAE" w:rsidRPr="007001F4" w:rsidRDefault="00AE5EAE" w:rsidP="00AE5EAE">
      <w:pPr>
        <w:spacing w:line="360" w:lineRule="auto"/>
      </w:pPr>
      <w:r w:rsidRPr="007001F4">
        <w:rPr>
          <w:noProof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684C3031" wp14:editId="1518F95E">
                <wp:simplePos x="0" y="0"/>
                <wp:positionH relativeFrom="column">
                  <wp:posOffset>64135</wp:posOffset>
                </wp:positionH>
                <wp:positionV relativeFrom="paragraph">
                  <wp:posOffset>34402</wp:posOffset>
                </wp:positionV>
                <wp:extent cx="4995334" cy="5028989"/>
                <wp:effectExtent l="0" t="0" r="15240" b="19685"/>
                <wp:wrapNone/>
                <wp:docPr id="35" name="Grupo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95334" cy="5028989"/>
                          <a:chOff x="0" y="0"/>
                          <a:chExt cx="4995334" cy="5028989"/>
                        </a:xfrm>
                      </wpg:grpSpPr>
                      <pic:pic xmlns:pic="http://schemas.openxmlformats.org/drawingml/2006/picture">
                        <pic:nvPicPr>
                          <pic:cNvPr id="1205033932" name="Imagen 3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025833" y="2019992"/>
                            <a:ext cx="1733550" cy="655955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29" name="Grupo 29"/>
                        <wpg:cNvGrpSpPr/>
                        <wpg:grpSpPr>
                          <a:xfrm>
                            <a:off x="0" y="0"/>
                            <a:ext cx="4995334" cy="5028989"/>
                            <a:chOff x="0" y="0"/>
                            <a:chExt cx="4995334" cy="5028989"/>
                          </a:xfrm>
                        </wpg:grpSpPr>
                        <wpg:grpSp>
                          <wpg:cNvPr id="27" name="Grupo 27"/>
                          <wpg:cNvGrpSpPr/>
                          <wpg:grpSpPr>
                            <a:xfrm>
                              <a:off x="0" y="0"/>
                              <a:ext cx="4995334" cy="5028989"/>
                              <a:chOff x="0" y="0"/>
                              <a:chExt cx="4995334" cy="5028989"/>
                            </a:xfrm>
                          </wpg:grpSpPr>
                          <wpg:grpSp>
                            <wpg:cNvPr id="25" name="Grupo 25"/>
                            <wpg:cNvGrpSpPr/>
                            <wpg:grpSpPr>
                              <a:xfrm>
                                <a:off x="0" y="0"/>
                                <a:ext cx="4995334" cy="5028989"/>
                                <a:chOff x="0" y="0"/>
                                <a:chExt cx="4995334" cy="5028989"/>
                              </a:xfrm>
                            </wpg:grpSpPr>
                            <wps:wsp>
                              <wps:cNvPr id="5" name="Elipse 5"/>
                              <wps:cNvSpPr>
                                <a:spLocks/>
                              </wps:cNvSpPr>
                              <wps:spPr>
                                <a:xfrm>
                                  <a:off x="0" y="0"/>
                                  <a:ext cx="4995334" cy="5028989"/>
                                </a:xfrm>
                                <a:prstGeom prst="ellips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4F81BD">
                                      <a:shade val="50000"/>
                                    </a:srgbClr>
                                  </a:solidFill>
                                  <a:prstDash val="solid"/>
                                </a:ln>
                                <a:effectLst/>
                              </wps:spPr>
        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13" name="Grupo 13"/>
                              <wpg:cNvGrpSpPr/>
                              <wpg:grpSpPr>
                                <a:xfrm>
                                  <a:off x="533400" y="1099457"/>
                                  <a:ext cx="3894667" cy="3657589"/>
                                  <a:chOff x="0" y="0"/>
                                  <a:chExt cx="3894667" cy="3657589"/>
                                </a:xfrm>
                              </wpg:grpSpPr>
                              <wps:wsp>
                                <wps:cNvPr id="6" name="Cuadro de texto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35428" y="0"/>
                                    <a:ext cx="3060065" cy="84645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wps:spPr>
                                <wps:style>
                                  <a:lnRef idx="0">
                                    <a:scrgbClr r="0" g="0" b="0"/>
                                  </a:lnRef>
                                  <a:fillRef idx="0">
                                    <a:scrgbClr r="0" g="0" b="0"/>
                                  </a:fillRef>
                                  <a:effectRef idx="0">
                                    <a:scrgbClr r="0" g="0" b="0"/>
                                  </a:effectRef>
                                  <a:fontRef idx="minor">
                                    <a:schemeClr val="accent1"/>
                                  </a:fontRef>
                                </wps:style>
                                <wps:txbx>
                                  <w:txbxContent>
                                    <w:p w14:paraId="036C5FDD" w14:textId="77777777" w:rsidR="00AE5EAE" w:rsidRPr="00AE5EAE" w:rsidRDefault="00AE5EAE" w:rsidP="00AE5EAE">
                                      <w:pPr>
                                        <w:jc w:val="center"/>
                                        <w:rPr>
                                          <w:b/>
                                          <w:color w:val="000000" w:themeColor="text1"/>
                                          <w:sz w:val="22"/>
                                        </w:rPr>
                                      </w:pPr>
                                      <w:r w:rsidRPr="00AE5EAE">
                                        <w:rPr>
                                          <w:b/>
                                          <w:color w:val="000000" w:themeColor="text1"/>
                                          <w:sz w:val="22"/>
                                        </w:rPr>
                                        <w:t xml:space="preserve">Titulo de proyecto </w:t>
                                      </w:r>
                                    </w:p>
                                    <w:p w14:paraId="6FA65296" w14:textId="77777777" w:rsidR="00AE5EAE" w:rsidRPr="00AE5EAE" w:rsidRDefault="00AE5EAE" w:rsidP="00AE5EAE">
                                      <w:pPr>
                                        <w:jc w:val="center"/>
                                        <w:rPr>
                                          <w:b/>
                                          <w:color w:val="000000" w:themeColor="text1"/>
                                          <w:sz w:val="22"/>
                                        </w:rPr>
                                      </w:pPr>
                                      <w:r w:rsidRPr="00AE5EAE">
                                        <w:rPr>
                                          <w:b/>
                                          <w:color w:val="000000" w:themeColor="text1"/>
                                          <w:sz w:val="22"/>
                                        </w:rPr>
                                        <w:t>…………………………………………………………………………………………….</w:t>
                                      </w:r>
                                    </w:p>
                                    <w:p w14:paraId="5ABB3243" w14:textId="77777777" w:rsidR="00AE5EAE" w:rsidRPr="00AE5EAE" w:rsidRDefault="00AE5EAE" w:rsidP="00AE5EAE">
                                      <w:pPr>
                                        <w:jc w:val="center"/>
                                        <w:rPr>
                                          <w:b/>
                                          <w:color w:val="000000" w:themeColor="text1"/>
                                          <w:sz w:val="22"/>
                                        </w:rPr>
                                      </w:pPr>
                                    </w:p>
                                    <w:p w14:paraId="5A841239" w14:textId="77777777" w:rsidR="00AE5EAE" w:rsidRPr="00AE5EAE" w:rsidRDefault="00AE5EAE" w:rsidP="00AE5EAE"/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g:grpSp>
                                <wpg:cNvPr id="12" name="Grupo 12"/>
                                <wpg:cNvGrpSpPr/>
                                <wpg:grpSpPr>
                                  <a:xfrm>
                                    <a:off x="0" y="718457"/>
                                    <a:ext cx="3894667" cy="2939132"/>
                                    <a:chOff x="0" y="0"/>
                                    <a:chExt cx="3894667" cy="2939132"/>
                                  </a:xfrm>
                                </wpg:grpSpPr>
                                <wps:wsp>
                                  <wps:cNvPr id="7" name="Rectángulo 7"/>
                                  <wps:cNvSpPr/>
                                  <wps:spPr>
                                    <a:xfrm>
                                      <a:off x="0" y="0"/>
                                      <a:ext cx="1092200" cy="922866"/>
                                    </a:xfrm>
                                    <a:prstGeom prst="rect">
                                      <a:avLst/>
                                    </a:prstGeom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2327FB17" w14:textId="77777777" w:rsidR="00AE5EAE" w:rsidRPr="00AE5EAE" w:rsidRDefault="00AE5EAE" w:rsidP="00AE5EAE">
                                        <w:pPr>
                                          <w:jc w:val="center"/>
                                          <w:rPr>
                                            <w:lang w:val="es-MX"/>
                                          </w:rPr>
                                        </w:pPr>
                                        <w:r w:rsidRPr="00AE5EAE">
                                          <w:rPr>
                                            <w:lang w:val="es-MX"/>
                                          </w:rPr>
                                          <w:t>Logo de la facultad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g:grpSp>
                                  <wpg:cNvPr id="11" name="Grupo 11"/>
                                  <wpg:cNvGrpSpPr/>
                                  <wpg:grpSpPr>
                                    <a:xfrm>
                                      <a:off x="76200" y="947057"/>
                                      <a:ext cx="3818467" cy="1992075"/>
                                      <a:chOff x="0" y="827314"/>
                                      <a:chExt cx="3818467" cy="1992075"/>
                                    </a:xfrm>
                                  </wpg:grpSpPr>
                                  <wps:wsp>
                                    <wps:cNvPr id="10" name="Rectángulo 10"/>
                                    <wps:cNvSpPr/>
                                    <wps:spPr>
                                      <a:xfrm>
                                        <a:off x="0" y="827314"/>
                                        <a:ext cx="3818467" cy="1343025"/>
                                      </a:xfrm>
                                      <a:prstGeom prst="rect">
                                        <a:avLst/>
                                      </a:prstGeom>
                                      <a:ln>
                                        <a:noFill/>
                                      </a:ln>
                                    </wps:spPr>
                                    <wps:style>
                                      <a:lnRef idx="2">
                                        <a:schemeClr val="accent6"/>
                                      </a:lnRef>
                                      <a:fillRef idx="1">
                                        <a:schemeClr val="lt1"/>
                                      </a:fillRef>
                                      <a:effectRef idx="0">
                                        <a:schemeClr val="accent6"/>
                                      </a:effectRef>
                                      <a:fontRef idx="minor">
                                        <a:schemeClr val="dk1"/>
                                      </a:fontRef>
                                    </wps:style>
                                    <wps:txbx>
                                      <w:txbxContent>
                                        <w:p w14:paraId="3A85D22E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b/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b/>
                                              <w:lang w:val="es-MX"/>
                                            </w:rPr>
                                            <w:t>Presentado por:</w:t>
                                          </w:r>
                                        </w:p>
                                        <w:p w14:paraId="3ADCFA8A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lang w:val="es-MX"/>
                                            </w:rPr>
                                            <w:t>1.- Nombres y apellidos</w:t>
                                          </w:r>
                                        </w:p>
                                        <w:p w14:paraId="4A845314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lang w:val="es-MX"/>
                                            </w:rPr>
                                            <w:t xml:space="preserve">2.- Nombres y apellidos </w:t>
                                          </w:r>
                                        </w:p>
                                        <w:p w14:paraId="51740307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</w:p>
                                        <w:p w14:paraId="6AA4F86F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b/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b/>
                                              <w:lang w:val="es-MX"/>
                                            </w:rPr>
                                            <w:t>Asesores:</w:t>
                                          </w:r>
                                        </w:p>
                                        <w:p w14:paraId="55DBB2CF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lang w:val="es-MX"/>
                                            </w:rPr>
                                            <w:t>1.- Nombres y apellidos</w:t>
                                          </w:r>
                                        </w:p>
                                        <w:p w14:paraId="68678C09" w14:textId="77777777" w:rsidR="00AE5EAE" w:rsidRPr="00AE5EAE" w:rsidRDefault="00AE5EAE" w:rsidP="00AE5EAE">
                                          <w:pPr>
                                            <w:spacing w:after="0"/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lang w:val="es-MX"/>
                                            </w:rPr>
                                            <w:t>2.- Nombres y apellidos</w:t>
                                          </w:r>
                                        </w:p>
                                        <w:p w14:paraId="67741121" w14:textId="77777777" w:rsidR="00AE5EAE" w:rsidRPr="00AE5EAE" w:rsidRDefault="00AE5EAE" w:rsidP="00AE5EAE">
                                          <w:pPr>
                                            <w:jc w:val="center"/>
                                            <w:rPr>
                                              <w:lang w:val="es-MX"/>
                                            </w:rPr>
                                          </w:pPr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<a:prstTxWarp prst="textNoShape">
                                        <a:avLst/>
                                      </a:prstTxWarp>
                                      <a:noAutofit/>
                                    </wps:bodyPr>
                                  </wps:wsp>
                                  <wps:wsp>
                                    <wps:cNvPr id="23" name="Cuadro de texto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1284353" y="2481570"/>
                                        <a:ext cx="1165859" cy="337819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srgbClr val="FFFFFF"/>
                                      </a:solidFill>
                                      <a:ln w="9525">
                                        <a:noFill/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326D40E8" w14:textId="751A6FC0" w:rsidR="00AE5EAE" w:rsidRPr="00AE5EAE" w:rsidRDefault="00AE5EAE" w:rsidP="00AE5EAE">
                                          <w:pPr>
                                            <w:rPr>
                                              <w:sz w:val="22"/>
                                              <w:lang w:val="es-MX"/>
                                            </w:rPr>
                                          </w:pPr>
                                          <w:r w:rsidRPr="00AE5EAE">
                                            <w:rPr>
                                              <w:sz w:val="22"/>
                                              <w:lang w:val="es-MX"/>
                                            </w:rPr>
                                            <w:t xml:space="preserve">Juliaca </w:t>
                                          </w:r>
                                          <w:r w:rsidR="004241C9">
                                            <w:rPr>
                                              <w:sz w:val="22"/>
                                              <w:lang w:val="es-MX"/>
                                            </w:rPr>
                                            <w:t>–</w:t>
                                          </w:r>
                                          <w:r w:rsidRPr="00AE5EAE">
                                            <w:rPr>
                                              <w:sz w:val="22"/>
                                              <w:lang w:val="es-MX"/>
                                            </w:rPr>
                                            <w:t xml:space="preserve"> 202</w:t>
                                          </w:r>
                                          <w:r w:rsidR="004241C9">
                                            <w:rPr>
                                              <w:sz w:val="22"/>
                                              <w:lang w:val="es-MX"/>
                                            </w:rPr>
                                            <w:t>x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spAutoFit/>
                                    </wps:bodyPr>
                                  </wps:wsp>
                                </wpg:grpSp>
                              </wpg:grpSp>
                            </wpg:grpSp>
                          </wpg:grpSp>
                          <pic:pic xmlns:pic="http://schemas.openxmlformats.org/drawingml/2006/picture">
                            <pic:nvPicPr>
                              <pic:cNvPr id="26" name="Imagen 26" descr="Diagrama&#10;&#10;Descripción generada automáticamente con confianza baja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15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42158" t="42055" r="39604" b="40738"/>
                              <a:stretch/>
                            </pic:blipFill>
                            <pic:spPr bwMode="auto">
                              <a:xfrm>
                                <a:off x="2009774" y="1828491"/>
                                <a:ext cx="984647" cy="923537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53640926-AAD7-44D8-BBD7-CCE9431645EC}">
                                  <a14:shadowObscured xmlns:a14="http://schemas.microsoft.com/office/drawing/2010/main"/>
                                </a:ext>
                              </a:extLst>
                            </pic:spPr>
                          </pic:pic>
                        </wpg:grpSp>
                        <pic:pic xmlns:pic="http://schemas.openxmlformats.org/drawingml/2006/picture">
                          <pic:nvPicPr>
                            <pic:cNvPr id="28" name="Imagen 28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529542" y="349135"/>
                              <a:ext cx="1960880" cy="61468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684C3031" id="Grupo 35" o:spid="_x0000_s1030" style="position:absolute;left:0;text-align:left;margin-left:5.05pt;margin-top:2.7pt;width:393.35pt;height:396pt;z-index:251676672" coordsize="49953,5028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n 3" o:spid="_x0000_s1031" type="#_x0000_t75" style="position:absolute;left:30258;top:20199;width:17335;height:65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">
                  <v:imagedata r:id="rId17" o:title=""/>
                </v:shape>
                <v:group id="Grupo 29" o:spid="_x0000_s1032" style="position:absolute;width:49953;height:50289" coordsize="49953,50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">
                  <v:group id="Grupo 27" o:spid="_x0000_s1033" style="position:absolute;width:49953;height:50289" coordsize="49953,50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uJDTxAAAANs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0Tc8v4QfIBcPAAAA//8DAFBLAQItABQABgAIAAAAIQDb4fbL7gAAAIUBAAATAAAAAAAAAAAA&#10;AAAAAAAAAABbQ29udGVudF9UeXBlc10ueG1sUEsBAi0AFAAGAAgAAAAhAFr0LFu/AAAAFQEAAAsA&#10;AAAAAAAAAAAAAAAAHwEAAF9yZWxzLy5yZWxzUEsBAi0AFAAGAAgAAAAhAKy4kNPEAAAA2wAAAA8A&#10;AAAAAAAAAAAAAAAABwIAAGRycy9kb3ducmV2LnhtbFBLBQYAAAAAAwADALcAAAD4AgAAAAA=&#10;">
                    <v:group id="Grupo 25" o:spid="_x0000_s1034" style="position:absolute;width:49953;height:50289" coordsize="49953,50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">
                      <v:oval id="Elipse 5" o:spid="_x0000_s1035" style="position:absolute;width:49953;height:5028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" filled="f" strokecolor="#385d8a" strokeweight="2pt">
                        <v:path arrowok="t"/>
                      </v:oval>
                      <v:group id="Grupo 13" o:spid="_x0000_s1036" style="position:absolute;left:5334;top:10994;width:38946;height:36576" coordsize="38946,365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      <v:shape id="Cuadro de texto 2" o:spid="_x0000_s1037" type="#_x0000_t202" style="position:absolute;left:4354;width:30600;height:84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" filled="f" stroked="f">
                          <v:textbox>
                            <w:txbxContent>
                              <w:p w14:paraId="036C5FDD" w14:textId="77777777" w:rsidR="00AE5EAE" w:rsidRPr="00AE5EAE" w:rsidRDefault="00AE5EAE" w:rsidP="00AE5EAE">
                                <w:pPr>
                                  <w:jc w:val="center"/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</w:pPr>
                                <w:proofErr w:type="spellStart"/>
                                <w:r w:rsidRPr="00AE5EAE"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  <w:t>Titulo</w:t>
                                </w:r>
                                <w:proofErr w:type="spellEnd"/>
                                <w:r w:rsidRPr="00AE5EAE"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  <w:t xml:space="preserve"> de proyecto </w:t>
                                </w:r>
                              </w:p>
                              <w:p w14:paraId="6FA65296" w14:textId="77777777" w:rsidR="00AE5EAE" w:rsidRPr="00AE5EAE" w:rsidRDefault="00AE5EAE" w:rsidP="00AE5EAE">
                                <w:pPr>
                                  <w:jc w:val="center"/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</w:pPr>
                                <w:r w:rsidRPr="00AE5EAE"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  <w:t>…………………………………………………………………………………………….</w:t>
                                </w:r>
                              </w:p>
                              <w:p w14:paraId="5ABB3243" w14:textId="77777777" w:rsidR="00AE5EAE" w:rsidRPr="00AE5EAE" w:rsidRDefault="00AE5EAE" w:rsidP="00AE5EAE">
                                <w:pPr>
                                  <w:jc w:val="center"/>
                                  <w:rPr>
                                    <w:b/>
                                    <w:color w:val="000000" w:themeColor="text1"/>
                                    <w:sz w:val="22"/>
                                  </w:rPr>
                                </w:pPr>
                              </w:p>
                              <w:p w14:paraId="5A841239" w14:textId="77777777" w:rsidR="00AE5EAE" w:rsidRPr="00AE5EAE" w:rsidRDefault="00AE5EAE" w:rsidP="00AE5EAE"/>
                            </w:txbxContent>
                          </v:textbox>
                        </v:shape>
                        <v:group id="Grupo 12" o:spid="_x0000_s1038" style="position:absolute;top:7184;width:38946;height:29391" coordsize="38946,293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        <v:rect id="Rectángulo 7" o:spid="_x0000_s1039" style="position:absolute;width:10922;height:92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" fillcolor="white [3201]" strokecolor="#70ad47 [3209]" strokeweight="1pt">
                            <v:textbox>
                              <w:txbxContent>
                                <w:p w14:paraId="2327FB17" w14:textId="77777777" w:rsidR="00AE5EAE" w:rsidRPr="00AE5EAE" w:rsidRDefault="00AE5EAE" w:rsidP="00AE5EAE">
                                  <w:pPr>
                                    <w:jc w:val="center"/>
                                    <w:rPr>
                                      <w:lang w:val="es-MX"/>
                                    </w:rPr>
                                  </w:pPr>
                                  <w:r w:rsidRPr="00AE5EAE">
                                    <w:rPr>
                                      <w:lang w:val="es-MX"/>
                                    </w:rPr>
                                    <w:t>Logo de la facultad</w:t>
                                  </w:r>
                                </w:p>
                              </w:txbxContent>
                            </v:textbox>
                          </v:rect>
                          <v:group id="Grupo 11" o:spid="_x0000_s1040" style="position:absolute;left:762;top:9470;width:38184;height:19921" coordorigin=",8273" coordsize="38184,199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        <v:rect id="Rectángulo 10" o:spid="_x0000_s1041" style="position:absolute;top:8273;width:38184;height:134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" fillcolor="white [3201]" stroked="f" strokeweight="1pt">
                              <v:textbox>
                                <w:txbxContent>
                                  <w:p w14:paraId="3A85D22E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b/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b/>
                                        <w:lang w:val="es-MX"/>
                                      </w:rPr>
                                      <w:t>Presentado por:</w:t>
                                    </w:r>
                                  </w:p>
                                  <w:p w14:paraId="3ADCFA8A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lang w:val="es-MX"/>
                                      </w:rPr>
                                      <w:t>1.- Nombres y apellidos</w:t>
                                    </w:r>
                                  </w:p>
                                  <w:p w14:paraId="4A845314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lang w:val="es-MX"/>
                                      </w:rPr>
                                      <w:t xml:space="preserve">2.- Nombres y apellidos </w:t>
                                    </w:r>
                                  </w:p>
                                  <w:p w14:paraId="51740307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</w:p>
                                  <w:p w14:paraId="6AA4F86F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b/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b/>
                                        <w:lang w:val="es-MX"/>
                                      </w:rPr>
                                      <w:t>Asesores:</w:t>
                                    </w:r>
                                  </w:p>
                                  <w:p w14:paraId="55DBB2CF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lang w:val="es-MX"/>
                                      </w:rPr>
                                      <w:t>1.- Nombres y apellidos</w:t>
                                    </w:r>
                                  </w:p>
                                  <w:p w14:paraId="68678C09" w14:textId="77777777" w:rsidR="00AE5EAE" w:rsidRPr="00AE5EAE" w:rsidRDefault="00AE5EAE" w:rsidP="00AE5EAE">
                                    <w:pPr>
                                      <w:spacing w:after="0"/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lang w:val="es-MX"/>
                                      </w:rPr>
                                      <w:t>2.- Nombres y apellidos</w:t>
                                    </w:r>
                                  </w:p>
                                  <w:p w14:paraId="67741121" w14:textId="77777777" w:rsidR="00AE5EAE" w:rsidRPr="00AE5EAE" w:rsidRDefault="00AE5EAE" w:rsidP="00AE5EAE">
                                    <w:pPr>
                                      <w:jc w:val="center"/>
                                      <w:rPr>
                                        <w:lang w:val="es-MX"/>
                                      </w:rPr>
                                    </w:pPr>
                                  </w:p>
                                </w:txbxContent>
                              </v:textbox>
                            </v:rect>
                            <v:shape id="Cuadro de texto 2" o:spid="_x0000_s1042" type="#_x0000_t202" style="position:absolute;left:12843;top:24815;width:11659;height:33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" stroked="f">
                              <v:textbox style="mso-fit-shape-to-text:t">
                                <w:txbxContent>
                                  <w:p w14:paraId="326D40E8" w14:textId="751A6FC0" w:rsidR="00AE5EAE" w:rsidRPr="00AE5EAE" w:rsidRDefault="00AE5EAE" w:rsidP="00AE5EAE">
                                    <w:pPr>
                                      <w:rPr>
                                        <w:sz w:val="22"/>
                                        <w:lang w:val="es-MX"/>
                                      </w:rPr>
                                    </w:pPr>
                                    <w:r w:rsidRPr="00AE5EAE">
                                      <w:rPr>
                                        <w:sz w:val="22"/>
                                        <w:lang w:val="es-MX"/>
                                      </w:rPr>
                                      <w:t xml:space="preserve">Juliaca </w:t>
                                    </w:r>
                                    <w:r w:rsidR="004241C9">
                                      <w:rPr>
                                        <w:sz w:val="22"/>
                                        <w:lang w:val="es-MX"/>
                                      </w:rPr>
                                      <w:t>–</w:t>
                                    </w:r>
                                    <w:r w:rsidRPr="00AE5EAE">
                                      <w:rPr>
                                        <w:sz w:val="22"/>
                                        <w:lang w:val="es-MX"/>
                                      </w:rPr>
                                      <w:t xml:space="preserve"> 202</w:t>
                                    </w:r>
                                    <w:r w:rsidR="004241C9">
                                      <w:rPr>
                                        <w:sz w:val="22"/>
                                        <w:lang w:val="es-MX"/>
                                      </w:rPr>
                                      <w:t>x</w:t>
                                    </w:r>
                                  </w:p>
                                </w:txbxContent>
                              </v:textbox>
                            </v:shape>
                          </v:group>
                        </v:group>
                      </v:group>
                    </v:group>
                    <v:shape id="Imagen 26" o:spid="_x0000_s1043" type="#_x0000_t75" alt="Diagrama&#10;&#10;Descripción generada automáticamente con confianza baja" style="position:absolute;left:20097;top:18284;width:9847;height:92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">
                      <v:imagedata r:id="rId18" o:title="Diagrama&#10;&#10;Descripción generada automáticamente con confianza baja" croptop="27561f" cropbottom="26698f" cropleft="27629f" cropright="25955f"/>
                    </v:shape>
                  </v:group>
                  <v:shape id="Imagen 28" o:spid="_x0000_s1044" type="#_x0000_t75" style="position:absolute;left:15295;top:3491;width:19609;height:61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">
                    <v:imagedata r:id="rId19" o:title=""/>
                  </v:shape>
                </v:group>
              </v:group>
            </w:pict>
          </mc:Fallback>
        </mc:AlternateContent>
      </w:r>
    </w:p>
    <w:p w14:paraId="0A694D85" w14:textId="6F931016" w:rsidR="00AE5EAE" w:rsidRPr="007001F4" w:rsidRDefault="00AE5EAE" w:rsidP="00AE5EAE">
      <w:pPr>
        <w:spacing w:line="360" w:lineRule="auto"/>
        <w:rPr>
          <w:b/>
        </w:rPr>
      </w:pPr>
    </w:p>
    <w:p w14:paraId="04CFA4E9" w14:textId="77777777" w:rsidR="00AE5EAE" w:rsidRPr="007001F4" w:rsidRDefault="00AE5EAE" w:rsidP="00AE5EAE">
      <w:pPr>
        <w:spacing w:line="360" w:lineRule="auto"/>
        <w:rPr>
          <w:b/>
        </w:rPr>
      </w:pPr>
    </w:p>
    <w:p w14:paraId="2CF63DF6" w14:textId="04776AC8" w:rsidR="00AE5EAE" w:rsidRPr="007001F4" w:rsidRDefault="00AE5EAE" w:rsidP="00AE5EAE">
      <w:pPr>
        <w:spacing w:line="360" w:lineRule="auto"/>
        <w:rPr>
          <w:b/>
        </w:rPr>
      </w:pPr>
    </w:p>
    <w:p w14:paraId="7DB3CC7F" w14:textId="36095E2A" w:rsidR="00AE5EAE" w:rsidRPr="007001F4" w:rsidRDefault="00AE5EAE" w:rsidP="00AE5EAE">
      <w:pPr>
        <w:spacing w:line="360" w:lineRule="auto"/>
        <w:rPr>
          <w:b/>
        </w:rPr>
      </w:pPr>
    </w:p>
    <w:p w14:paraId="75B924EF" w14:textId="5EABDFDC" w:rsidR="00AE5EAE" w:rsidRPr="007001F4" w:rsidRDefault="00AE5EAE" w:rsidP="00AE5EAE">
      <w:pPr>
        <w:spacing w:line="360" w:lineRule="auto"/>
        <w:rPr>
          <w:b/>
        </w:rPr>
      </w:pPr>
    </w:p>
    <w:p w14:paraId="5ACAEE51" w14:textId="77777777" w:rsidR="00AE5EAE" w:rsidRPr="007001F4" w:rsidRDefault="00AE5EAE" w:rsidP="00AE5EAE">
      <w:pPr>
        <w:spacing w:line="360" w:lineRule="auto"/>
      </w:pPr>
    </w:p>
    <w:p w14:paraId="36257F41" w14:textId="77777777" w:rsidR="00AE5EAE" w:rsidRPr="007001F4" w:rsidRDefault="00AE5EAE" w:rsidP="00AE5EAE">
      <w:pPr>
        <w:spacing w:line="360" w:lineRule="auto"/>
      </w:pPr>
    </w:p>
    <w:p w14:paraId="578FB4AF" w14:textId="77777777" w:rsidR="00AE5EAE" w:rsidRPr="007001F4" w:rsidRDefault="00AE5EAE" w:rsidP="00AE5EAE">
      <w:pPr>
        <w:spacing w:line="360" w:lineRule="auto"/>
      </w:pPr>
    </w:p>
    <w:p w14:paraId="3F136FC5" w14:textId="77777777" w:rsidR="00AE5EAE" w:rsidRPr="007001F4" w:rsidRDefault="00AE5EAE" w:rsidP="00AE5EAE">
      <w:pPr>
        <w:spacing w:line="360" w:lineRule="auto"/>
      </w:pPr>
    </w:p>
    <w:p w14:paraId="67B3BC5E" w14:textId="099318F7" w:rsidR="00AE5EAE" w:rsidRPr="007001F4" w:rsidRDefault="00AE5EAE" w:rsidP="00AE5EAE"/>
    <w:p w14:paraId="754E6040" w14:textId="77777777" w:rsidR="00AE5EAE" w:rsidRPr="007001F4" w:rsidRDefault="00AE5EAE" w:rsidP="00AE5EAE"/>
    <w:p w14:paraId="5ACF6BFD" w14:textId="102D252A" w:rsidR="00AE5EAE" w:rsidRPr="007001F4" w:rsidRDefault="00AE5EAE" w:rsidP="00AE5EAE">
      <w:r w:rsidRPr="007001F4">
        <w:br w:type="page"/>
      </w:r>
    </w:p>
    <w:p w14:paraId="4966716C" w14:textId="16D22448" w:rsidR="00AE5EAE" w:rsidRPr="007001F4" w:rsidRDefault="00AE5EAE" w:rsidP="00AE5EAE">
      <w:r w:rsidRPr="007001F4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9EDBE18" wp14:editId="71572F56">
                <wp:simplePos x="0" y="0"/>
                <wp:positionH relativeFrom="column">
                  <wp:posOffset>-20320</wp:posOffset>
                </wp:positionH>
                <wp:positionV relativeFrom="paragraph">
                  <wp:posOffset>-161290</wp:posOffset>
                </wp:positionV>
                <wp:extent cx="5430520" cy="457200"/>
                <wp:effectExtent l="0" t="0" r="0" b="0"/>
                <wp:wrapNone/>
                <wp:docPr id="34" name="Cuadro de texto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30520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C9F9F86" w14:textId="77777777" w:rsidR="00AE5EAE" w:rsidRPr="00963274" w:rsidRDefault="00AE5EAE" w:rsidP="00AE5EAE">
                            <w:pPr>
                              <w:pStyle w:val="Descripcin"/>
                              <w:rPr>
                                <w:rFonts w:cs="Arial"/>
                                <w:noProof/>
                                <w:szCs w:val="24"/>
                              </w:rPr>
                            </w:pPr>
                            <w:bookmarkStart w:id="59" w:name="_Toc205905985"/>
                            <w:bookmarkStart w:id="60" w:name="_Toc206077201"/>
                            <w:r w:rsidRPr="00963274">
                              <w:rPr>
                                <w:b/>
                                <w:bCs/>
                                <w:i w:val="0"/>
                                <w:iCs w:val="0"/>
                                <w:szCs w:val="24"/>
                              </w:rPr>
                              <w:t xml:space="preserve">Anexo </w:t>
                            </w:r>
                            <w:r w:rsidRPr="00963274">
                              <w:rPr>
                                <w:b/>
                                <w:bCs/>
                                <w:i w:val="0"/>
                                <w:iCs w:val="0"/>
                                <w:szCs w:val="24"/>
                              </w:rPr>
                              <w:fldChar w:fldCharType="begin"/>
                            </w:r>
                            <w:r w:rsidRPr="00963274">
                              <w:rPr>
                                <w:b/>
                                <w:bCs/>
                                <w:i w:val="0"/>
                                <w:iCs w:val="0"/>
                                <w:szCs w:val="24"/>
                              </w:rPr>
                              <w:instrText xml:space="preserve"> SEQ Anexo \* ARABIC </w:instrText>
                            </w:r>
                            <w:r w:rsidRPr="00963274">
                              <w:rPr>
                                <w:b/>
                                <w:bCs/>
                                <w:i w:val="0"/>
                                <w:iCs w:val="0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szCs w:val="24"/>
                              </w:rPr>
                              <w:t>2</w:t>
                            </w:r>
                            <w:r w:rsidRPr="00963274">
                              <w:rPr>
                                <w:b/>
                                <w:bCs/>
                                <w:i w:val="0"/>
                                <w:iCs w:val="0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szCs w:val="24"/>
                              </w:rPr>
                              <w:br/>
                            </w:r>
                            <w:r w:rsidRPr="00963274">
                              <w:rPr>
                                <w:szCs w:val="24"/>
                              </w:rPr>
                              <w:t xml:space="preserve">Actividad 1: Manejo y </w:t>
                            </w:r>
                            <w:r>
                              <w:rPr>
                                <w:szCs w:val="24"/>
                              </w:rPr>
                              <w:t>e</w:t>
                            </w:r>
                            <w:r w:rsidRPr="00963274">
                              <w:rPr>
                                <w:szCs w:val="24"/>
                              </w:rPr>
                              <w:t>mpleo de Google Workspace</w:t>
                            </w:r>
                            <w:bookmarkEnd w:id="59"/>
                            <w:bookmarkEnd w:id="6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EDBE18" id="Cuadro de texto 34" o:spid="_x0000_s1045" type="#_x0000_t202" style="position:absolute;left:0;text-align:left;margin-left:-1.6pt;margin-top:-12.7pt;width:427.6pt;height:36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" stroked="f">
                <v:textbox inset="0,0,0,0">
                  <w:txbxContent>
                    <w:p w14:paraId="0C9F9F86" w14:textId="77777777" w:rsidR="00AE5EAE" w:rsidRPr="00963274" w:rsidRDefault="00AE5EAE" w:rsidP="00AE5EAE">
                      <w:pPr>
                        <w:pStyle w:val="Descripcin"/>
                        <w:rPr>
                          <w:rFonts w:cs="Arial"/>
                          <w:noProof/>
                          <w:szCs w:val="24"/>
                        </w:rPr>
                      </w:pPr>
                      <w:bookmarkStart w:id="61" w:name="_Toc205905985"/>
                      <w:bookmarkStart w:id="62" w:name="_Toc206077201"/>
                      <w:r w:rsidRPr="00963274">
                        <w:rPr>
                          <w:b/>
                          <w:bCs/>
                          <w:i w:val="0"/>
                          <w:iCs w:val="0"/>
                          <w:szCs w:val="24"/>
                        </w:rPr>
                        <w:t xml:space="preserve">Anexo </w:t>
                      </w:r>
                      <w:r w:rsidRPr="00963274">
                        <w:rPr>
                          <w:b/>
                          <w:bCs/>
                          <w:i w:val="0"/>
                          <w:iCs w:val="0"/>
                          <w:szCs w:val="24"/>
                        </w:rPr>
                        <w:fldChar w:fldCharType="begin"/>
                      </w:r>
                      <w:r w:rsidRPr="00963274">
                        <w:rPr>
                          <w:b/>
                          <w:bCs/>
                          <w:i w:val="0"/>
                          <w:iCs w:val="0"/>
                          <w:szCs w:val="24"/>
                        </w:rPr>
                        <w:instrText xml:space="preserve"> SEQ Anexo \* ARABIC </w:instrText>
                      </w:r>
                      <w:r w:rsidRPr="00963274">
                        <w:rPr>
                          <w:b/>
                          <w:bCs/>
                          <w:i w:val="0"/>
                          <w:iCs w:val="0"/>
                          <w:szCs w:val="24"/>
                        </w:rPr>
                        <w:fldChar w:fldCharType="separate"/>
                      </w:r>
                      <w:r>
                        <w:rPr>
                          <w:b/>
                          <w:bCs/>
                          <w:i w:val="0"/>
                          <w:iCs w:val="0"/>
                          <w:noProof/>
                          <w:szCs w:val="24"/>
                        </w:rPr>
                        <w:t>2</w:t>
                      </w:r>
                      <w:r w:rsidRPr="00963274">
                        <w:rPr>
                          <w:b/>
                          <w:bCs/>
                          <w:i w:val="0"/>
                          <w:iCs w:val="0"/>
                          <w:szCs w:val="24"/>
                        </w:rPr>
                        <w:fldChar w:fldCharType="end"/>
                      </w:r>
                      <w:r>
                        <w:rPr>
                          <w:szCs w:val="24"/>
                        </w:rPr>
                        <w:br/>
                      </w:r>
                      <w:r w:rsidRPr="00963274">
                        <w:rPr>
                          <w:szCs w:val="24"/>
                        </w:rPr>
                        <w:t xml:space="preserve">Actividad 1: Manejo y </w:t>
                      </w:r>
                      <w:r>
                        <w:rPr>
                          <w:szCs w:val="24"/>
                        </w:rPr>
                        <w:t>e</w:t>
                      </w:r>
                      <w:r w:rsidRPr="00963274">
                        <w:rPr>
                          <w:szCs w:val="24"/>
                        </w:rPr>
                        <w:t xml:space="preserve">mpleo de Google </w:t>
                      </w:r>
                      <w:proofErr w:type="spellStart"/>
                      <w:r w:rsidRPr="00963274">
                        <w:rPr>
                          <w:szCs w:val="24"/>
                        </w:rPr>
                        <w:t>Workspace</w:t>
                      </w:r>
                      <w:bookmarkEnd w:id="61"/>
                      <w:bookmarkEnd w:id="62"/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7A1A159F" w14:textId="00B4324D" w:rsidR="00AE5EAE" w:rsidRPr="007001F4" w:rsidRDefault="00AE5EAE" w:rsidP="00AE5EAE">
      <w:r w:rsidRPr="007001F4">
        <w:rPr>
          <w:noProof/>
        </w:rPr>
        <w:drawing>
          <wp:anchor distT="0" distB="0" distL="114300" distR="114300" simplePos="0" relativeHeight="251677696" behindDoc="0" locked="0" layoutInCell="1" allowOverlap="1" wp14:anchorId="35EEC587" wp14:editId="628243BF">
            <wp:simplePos x="0" y="0"/>
            <wp:positionH relativeFrom="column">
              <wp:posOffset>-15875</wp:posOffset>
            </wp:positionH>
            <wp:positionV relativeFrom="paragraph">
              <wp:posOffset>97790</wp:posOffset>
            </wp:positionV>
            <wp:extent cx="5600030" cy="3456000"/>
            <wp:effectExtent l="0" t="0" r="1270" b="0"/>
            <wp:wrapNone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Imagen 30"/>
                    <pic:cNvPicPr/>
                  </pic:nvPicPr>
                  <pic:blipFill rotWithShape="1">
                    <a:blip r:embed="rId20">
                      <a:extLst>
                        <a:ext uri="{BEBA8EAE-BF5A-486C-A8C5-ECC9F3942E4B}">
                          <a14:imgProps xmlns:a14="http://schemas.microsoft.com/office/drawing/2010/main">
                            <a14:imgLayer r:embed="rId21"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" t="1641" r="2771" b="11161"/>
                    <a:stretch/>
                  </pic:blipFill>
                  <pic:spPr bwMode="auto">
                    <a:xfrm>
                      <a:off x="0" y="0"/>
                      <a:ext cx="5600030" cy="345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BC6959" w14:textId="6818172C" w:rsidR="00AE5EAE" w:rsidRPr="007001F4" w:rsidRDefault="008406E1" w:rsidP="00AE5EAE">
      <w:r w:rsidRPr="007001F4">
        <w:rPr>
          <w:noProof/>
        </w:rPr>
        <w:drawing>
          <wp:anchor distT="0" distB="0" distL="114300" distR="114300" simplePos="0" relativeHeight="251681792" behindDoc="0" locked="0" layoutInCell="1" allowOverlap="1" wp14:anchorId="56229EA9" wp14:editId="03C48B5A">
            <wp:simplePos x="0" y="0"/>
            <wp:positionH relativeFrom="column">
              <wp:posOffset>4388831</wp:posOffset>
            </wp:positionH>
            <wp:positionV relativeFrom="paragraph">
              <wp:posOffset>27362</wp:posOffset>
            </wp:positionV>
            <wp:extent cx="960120" cy="982980"/>
            <wp:effectExtent l="0" t="0" r="0" b="0"/>
            <wp:wrapNone/>
            <wp:docPr id="39" name="Imagen 39" descr="SER vs. ESTAR + BIEN, MAL, BUENO Y MALO | Aprende Habland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ER vs. ESTAR + BIEN, MAL, BUENO Y MALO | Aprende Hablando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BEBA8EAE-BF5A-486C-A8C5-ECC9F3942E4B}">
                          <a14:imgProps xmlns:a14="http://schemas.microsoft.com/office/drawing/2010/main">
                            <a14:imgLayer r:embed="rId23">
                              <a14:imgEffect>
                                <a14:backgroundRemoval t="10000" b="90000" l="56175" r="95130">
                                  <a14:foregroundMark x1="80236" y1="77809" x2="83643" y2="74540"/>
                                  <a14:foregroundMark x1="79434" y1="78578" x2="79648" y2="78373"/>
                                  <a14:foregroundMark x1="75651" y1="82209" x2="77491" y2="80444"/>
                                  <a14:foregroundMark x1="83643" y1="74540" x2="83643" y2="74540"/>
                                  <a14:backgroundMark x1="79368" y1="79448" x2="78253" y2="80061"/>
                                  <a14:backgroundMark x1="77695" y1="80061" x2="77509" y2="80061"/>
                                  <a14:backgroundMark x1="80112" y1="77607" x2="79554" y2="78221"/>
                                  <a14:backgroundMark x1="78996" y1="79141" x2="77695" y2="79755"/>
                                  <a14:backgroundMark x1="77881" y1="80982" x2="77323" y2="79755"/>
                                  <a14:backgroundMark x1="78067" y1="79755" x2="77509" y2="80368"/>
                                  <a14:backgroundMark x1="79368" y1="78528" x2="78996" y2="79755"/>
                                  <a14:backgroundMark x1="77138" y1="80368" x2="77138" y2="80675"/>
                                </a14:backgroundRemoval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282" t="64154" r="11998" b="4137"/>
                    <a:stretch/>
                  </pic:blipFill>
                  <pic:spPr bwMode="auto">
                    <a:xfrm>
                      <a:off x="0" y="0"/>
                      <a:ext cx="960120" cy="982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226D73" w14:textId="509E4063" w:rsidR="00AE5EAE" w:rsidRPr="007001F4" w:rsidRDefault="00AE5EAE" w:rsidP="00AE5EAE"/>
    <w:p w14:paraId="1BCDA0C2" w14:textId="5537B48C" w:rsidR="00AE5EAE" w:rsidRPr="007001F4" w:rsidRDefault="00AE5EAE" w:rsidP="00AE5EAE"/>
    <w:p w14:paraId="3A9CECFF" w14:textId="61FAA851" w:rsidR="00AE5EAE" w:rsidRPr="007001F4" w:rsidRDefault="00AE5EAE" w:rsidP="00AE5EAE"/>
    <w:p w14:paraId="313CC728" w14:textId="31715A7E" w:rsidR="00AE5EAE" w:rsidRPr="007001F4" w:rsidRDefault="00AE5EAE" w:rsidP="00AE5EAE"/>
    <w:p w14:paraId="03B11F2E" w14:textId="252C06E1" w:rsidR="00AE5EAE" w:rsidRPr="007001F4" w:rsidRDefault="00AE5EAE" w:rsidP="00AE5EAE"/>
    <w:p w14:paraId="3D05CC6D" w14:textId="77777777" w:rsidR="00AE5EAE" w:rsidRPr="007001F4" w:rsidRDefault="00AE5EAE" w:rsidP="00AE5EAE"/>
    <w:p w14:paraId="22804B97" w14:textId="77777777" w:rsidR="00AE5EAE" w:rsidRPr="007001F4" w:rsidRDefault="00AE5EAE" w:rsidP="00AE5EAE"/>
    <w:p w14:paraId="2EE0991A" w14:textId="77777777" w:rsidR="00AE5EAE" w:rsidRPr="007001F4" w:rsidRDefault="00AE5EAE" w:rsidP="00AE5EAE"/>
    <w:p w14:paraId="795E4B97" w14:textId="77777777" w:rsidR="00AE5EAE" w:rsidRPr="007001F4" w:rsidRDefault="00AE5EAE" w:rsidP="00AE5EAE"/>
    <w:p w14:paraId="3186D532" w14:textId="77777777" w:rsidR="00AE5EAE" w:rsidRPr="007001F4" w:rsidRDefault="00AE5EAE" w:rsidP="00AE5EAE"/>
    <w:p w14:paraId="1CADA407" w14:textId="77777777" w:rsidR="00AE5EAE" w:rsidRPr="007001F4" w:rsidRDefault="00AE5EAE" w:rsidP="00AE5EAE">
      <w:pPr>
        <w:spacing w:before="240"/>
      </w:pPr>
      <w:r w:rsidRPr="007001F4">
        <w:t>Nota. En caso de requerir alguna aclaración, esta podrá ser añadida; de lo contrario, el espacio deberá permanecer en blanco.</w:t>
      </w:r>
    </w:p>
    <w:p w14:paraId="4C7A513F" w14:textId="05007BF1" w:rsidR="00AE5EAE" w:rsidRPr="007001F4" w:rsidRDefault="00AE5EAE" w:rsidP="00AE5EAE"/>
    <w:p w14:paraId="0B8BBA47" w14:textId="00AB0146" w:rsidR="00AE5EAE" w:rsidRPr="007001F4" w:rsidRDefault="00AE5EAE" w:rsidP="00AE5EAE"/>
    <w:p w14:paraId="0A75E7D9" w14:textId="4E959563" w:rsidR="00AE5EAE" w:rsidRPr="007001F4" w:rsidRDefault="00AE5EAE" w:rsidP="00AE5EAE">
      <w:r w:rsidRPr="007001F4">
        <w:rPr>
          <w:noProof/>
        </w:rPr>
        <w:drawing>
          <wp:anchor distT="0" distB="0" distL="114300" distR="114300" simplePos="0" relativeHeight="251679744" behindDoc="0" locked="0" layoutInCell="1" allowOverlap="1" wp14:anchorId="79990655" wp14:editId="5FC3A831">
            <wp:simplePos x="0" y="0"/>
            <wp:positionH relativeFrom="column">
              <wp:posOffset>-14936</wp:posOffset>
            </wp:positionH>
            <wp:positionV relativeFrom="paragraph">
              <wp:posOffset>166653</wp:posOffset>
            </wp:positionV>
            <wp:extent cx="5594466" cy="3453045"/>
            <wp:effectExtent l="0" t="0" r="6350" b="0"/>
            <wp:wrapNone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Imagen 30"/>
                    <pic:cNvPicPr/>
                  </pic:nvPicPr>
                  <pic:blipFill rotWithShape="1">
                    <a:blip r:embed="rId24">
                      <a:extLst>
                        <a:ext uri="{BEBA8EAE-BF5A-486C-A8C5-ECC9F3942E4B}">
                          <a14:imgProps xmlns:a14="http://schemas.microsoft.com/office/drawing/2010/main">
                            <a14:imgLayer r:embed="rId21">
                              <a14:imgEffect>
                                <a14:artisticBlur/>
                              </a14:imgEffect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" t="1641" r="2771" b="11161"/>
                    <a:stretch/>
                  </pic:blipFill>
                  <pic:spPr bwMode="auto">
                    <a:xfrm>
                      <a:off x="0" y="0"/>
                      <a:ext cx="5594466" cy="3453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09DDE77" w14:textId="760A0132" w:rsidR="00AE5EAE" w:rsidRPr="007001F4" w:rsidRDefault="00AE5EAE" w:rsidP="00AE5EAE">
      <w:pPr>
        <w:spacing w:line="360" w:lineRule="auto"/>
      </w:pPr>
      <w:r w:rsidRPr="007001F4">
        <w:rPr>
          <w:noProof/>
        </w:rPr>
        <w:drawing>
          <wp:anchor distT="0" distB="0" distL="114300" distR="114300" simplePos="0" relativeHeight="251680768" behindDoc="0" locked="0" layoutInCell="1" allowOverlap="1" wp14:anchorId="2FC99072" wp14:editId="2018BCAE">
            <wp:simplePos x="0" y="0"/>
            <wp:positionH relativeFrom="column">
              <wp:posOffset>4241611</wp:posOffset>
            </wp:positionH>
            <wp:positionV relativeFrom="paragraph">
              <wp:posOffset>35805</wp:posOffset>
            </wp:positionV>
            <wp:extent cx="1337945" cy="991870"/>
            <wp:effectExtent l="0" t="0" r="0" b="0"/>
            <wp:wrapNone/>
            <wp:docPr id="38" name="Imagen 38" descr="SER vs. ESTAR + BIEN, MAL, BUENO Y MALO | Aprende Habland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ER vs. ESTAR + BIEN, MAL, BUENO Y MALO | Aprende Hablando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BEBA8EAE-BF5A-486C-A8C5-ECC9F3942E4B}">
                          <a14:imgProps xmlns:a14="http://schemas.microsoft.com/office/drawing/2010/main">
                            <a14:imgLayer r:embed="rId23">
                              <a14:imgEffect>
                                <a14:backgroundRemoval t="10000" b="90000" l="56175" r="95130">
                                  <a14:foregroundMark x1="80236" y1="77809" x2="83643" y2="74540"/>
                                  <a14:foregroundMark x1="79434" y1="78578" x2="79648" y2="78373"/>
                                  <a14:foregroundMark x1="75651" y1="82209" x2="77491" y2="80444"/>
                                  <a14:foregroundMark x1="83643" y1="74540" x2="83643" y2="74540"/>
                                  <a14:backgroundMark x1="79368" y1="79448" x2="78253" y2="80061"/>
                                  <a14:backgroundMark x1="77695" y1="80061" x2="77509" y2="80061"/>
                                  <a14:backgroundMark x1="80112" y1="77607" x2="79554" y2="78221"/>
                                  <a14:backgroundMark x1="78996" y1="79141" x2="77695" y2="79755"/>
                                  <a14:backgroundMark x1="77881" y1="80982" x2="77323" y2="79755"/>
                                  <a14:backgroundMark x1="78067" y1="79755" x2="77509" y2="80368"/>
                                  <a14:backgroundMark x1="79368" y1="78528" x2="78996" y2="79755"/>
                                  <a14:backgroundMark x1="77138" y1="80368" x2="77138" y2="80675"/>
                                </a14:backgroundRemoval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698" t="14388" r="10210" b="53587"/>
                    <a:stretch/>
                  </pic:blipFill>
                  <pic:spPr bwMode="auto">
                    <a:xfrm>
                      <a:off x="0" y="0"/>
                      <a:ext cx="1337945" cy="99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A1ED9C8" w14:textId="070C1839" w:rsidR="00AE5EAE" w:rsidRPr="007001F4" w:rsidRDefault="00AE5EAE" w:rsidP="00A97D64"/>
    <w:p w14:paraId="6983089E" w14:textId="1BEC157E" w:rsidR="00AE5EAE" w:rsidRPr="007001F4" w:rsidRDefault="00AE5EAE">
      <w:pPr>
        <w:spacing w:after="160" w:line="259" w:lineRule="auto"/>
        <w:jc w:val="left"/>
      </w:pPr>
    </w:p>
    <w:sectPr w:rsidR="00AE5EAE" w:rsidRPr="007001F4" w:rsidSect="00093240">
      <w:headerReference w:type="default" r:id="rId25"/>
      <w:footerReference w:type="default" r:id="rId26"/>
      <w:pgSz w:w="11906" w:h="16838" w:code="9"/>
      <w:pgMar w:top="1418" w:right="1418" w:bottom="1418" w:left="1701" w:header="709" w:footer="709" w:gutter="0"/>
      <w:pgNumType w:start="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E26DF3" w14:textId="77777777" w:rsidR="00456CA1" w:rsidRDefault="00456CA1" w:rsidP="007B699B">
      <w:pPr>
        <w:spacing w:after="0"/>
      </w:pPr>
      <w:r>
        <w:separator/>
      </w:r>
    </w:p>
  </w:endnote>
  <w:endnote w:type="continuationSeparator" w:id="0">
    <w:p w14:paraId="27757A6C" w14:textId="77777777" w:rsidR="00456CA1" w:rsidRDefault="00456CA1" w:rsidP="007B699B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MT">
    <w:altName w:val="Arial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6641744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40481888" w14:textId="77777777" w:rsidR="00093240" w:rsidRPr="00093240" w:rsidRDefault="00093240">
        <w:pPr>
          <w:pStyle w:val="Piedepgina"/>
          <w:jc w:val="right"/>
          <w:rPr>
            <w:rFonts w:ascii="Times New Roman" w:hAnsi="Times New Roman" w:cs="Times New Roman"/>
          </w:rPr>
        </w:pPr>
        <w:r w:rsidRPr="00093240">
          <w:rPr>
            <w:rFonts w:ascii="Times New Roman" w:hAnsi="Times New Roman" w:cs="Times New Roman"/>
          </w:rPr>
          <w:fldChar w:fldCharType="begin"/>
        </w:r>
        <w:r w:rsidRPr="00093240">
          <w:rPr>
            <w:rFonts w:ascii="Times New Roman" w:hAnsi="Times New Roman" w:cs="Times New Roman"/>
          </w:rPr>
          <w:instrText>PAGE   \* MERGEFORMAT</w:instrText>
        </w:r>
        <w:r w:rsidRPr="00093240">
          <w:rPr>
            <w:rFonts w:ascii="Times New Roman" w:hAnsi="Times New Roman" w:cs="Times New Roman"/>
          </w:rPr>
          <w:fldChar w:fldCharType="separate"/>
        </w:r>
        <w:r w:rsidRPr="00093240">
          <w:rPr>
            <w:rFonts w:ascii="Times New Roman" w:hAnsi="Times New Roman" w:cs="Times New Roman"/>
          </w:rPr>
          <w:t>2</w:t>
        </w:r>
        <w:r w:rsidRPr="00093240">
          <w:rPr>
            <w:rFonts w:ascii="Times New Roman" w:hAnsi="Times New Roman" w:cs="Times New Roman"/>
          </w:rPr>
          <w:fldChar w:fldCharType="end"/>
        </w:r>
      </w:p>
    </w:sdtContent>
  </w:sdt>
  <w:p w14:paraId="28E1EF0D" w14:textId="77777777" w:rsidR="00093240" w:rsidRDefault="0009324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6D2DE3" w14:textId="77777777" w:rsidR="00456CA1" w:rsidRDefault="00456CA1" w:rsidP="007B699B">
      <w:pPr>
        <w:spacing w:after="0"/>
      </w:pPr>
      <w:r>
        <w:separator/>
      </w:r>
    </w:p>
  </w:footnote>
  <w:footnote w:type="continuationSeparator" w:id="0">
    <w:p w14:paraId="567B3141" w14:textId="77777777" w:rsidR="00456CA1" w:rsidRDefault="00456CA1" w:rsidP="007B699B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59AF6B" w14:textId="77777777" w:rsidR="00093240" w:rsidRDefault="00093240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D4558B"/>
    <w:multiLevelType w:val="multilevel"/>
    <w:tmpl w:val="1B7A7F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0BB41F1B"/>
    <w:multiLevelType w:val="hybridMultilevel"/>
    <w:tmpl w:val="F36032BA"/>
    <w:lvl w:ilvl="0" w:tplc="280A000F">
      <w:start w:val="1"/>
      <w:numFmt w:val="decimal"/>
      <w:lvlText w:val="%1."/>
      <w:lvlJc w:val="left"/>
      <w:pPr>
        <w:ind w:left="720" w:hanging="360"/>
      </w:p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AB215D"/>
    <w:multiLevelType w:val="multilevel"/>
    <w:tmpl w:val="AFEEE1BE"/>
    <w:lvl w:ilvl="0">
      <w:start w:val="1"/>
      <w:numFmt w:val="decimal"/>
      <w:lvlText w:val="%1."/>
      <w:lvlJc w:val="left"/>
      <w:pPr>
        <w:ind w:left="284" w:hanging="284"/>
      </w:pPr>
      <w:rPr>
        <w:rFonts w:hint="default"/>
        <w:color w:val="auto"/>
      </w:rPr>
    </w:lvl>
    <w:lvl w:ilvl="1">
      <w:start w:val="1"/>
      <w:numFmt w:val="decimal"/>
      <w:isLgl/>
      <w:lvlText w:val="%1.%2"/>
      <w:lvlJc w:val="left"/>
      <w:pPr>
        <w:tabs>
          <w:tab w:val="num" w:pos="406"/>
        </w:tabs>
        <w:ind w:left="859" w:hanging="717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tabs>
          <w:tab w:val="num" w:pos="737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0DF477C4"/>
    <w:multiLevelType w:val="singleLevel"/>
    <w:tmpl w:val="3C40ED16"/>
    <w:lvl w:ilvl="0">
      <w:start w:val="1"/>
      <w:numFmt w:val="decimal"/>
      <w:lvlText w:val="Artículo %1."/>
      <w:lvlJc w:val="left"/>
      <w:pPr>
        <w:ind w:left="360" w:hanging="360"/>
      </w:pPr>
      <w:rPr>
        <w:rFonts w:hint="default"/>
      </w:rPr>
    </w:lvl>
  </w:abstractNum>
  <w:abstractNum w:abstractNumId="4" w15:restartNumberingAfterBreak="0">
    <w:nsid w:val="10DB41F9"/>
    <w:multiLevelType w:val="multilevel"/>
    <w:tmpl w:val="D7A435E8"/>
    <w:lvl w:ilvl="0">
      <w:start w:val="1"/>
      <w:numFmt w:val="upperRoman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22B659EB"/>
    <w:multiLevelType w:val="hybridMultilevel"/>
    <w:tmpl w:val="C8E8EBC8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C435E3"/>
    <w:multiLevelType w:val="multilevel"/>
    <w:tmpl w:val="E2BAB3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2A233EC5"/>
    <w:multiLevelType w:val="multilevel"/>
    <w:tmpl w:val="CA8A8B7A"/>
    <w:lvl w:ilvl="0">
      <w:start w:val="1"/>
      <w:numFmt w:val="upperRoman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Ttulo2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Ttulo3"/>
      <w:isLgl/>
      <w:lvlText w:val="%1.%2.%3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60E6730"/>
    <w:multiLevelType w:val="hybridMultilevel"/>
    <w:tmpl w:val="C0ECAA92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D7D7EF5"/>
    <w:multiLevelType w:val="multilevel"/>
    <w:tmpl w:val="95EACE96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54674D4E"/>
    <w:multiLevelType w:val="hybridMultilevel"/>
    <w:tmpl w:val="E0F84F74"/>
    <w:lvl w:ilvl="0" w:tplc="8D043CEE">
      <w:start w:val="1"/>
      <w:numFmt w:val="decimal"/>
      <w:lvlText w:val="Artículo 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4E6746"/>
    <w:multiLevelType w:val="hybridMultilevel"/>
    <w:tmpl w:val="61B6E9AA"/>
    <w:lvl w:ilvl="0" w:tplc="A78E9A4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u w:val="none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2855CFD"/>
    <w:multiLevelType w:val="multilevel"/>
    <w:tmpl w:val="734A62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3" w15:restartNumberingAfterBreak="0">
    <w:nsid w:val="635279A7"/>
    <w:multiLevelType w:val="hybridMultilevel"/>
    <w:tmpl w:val="ADC4D540"/>
    <w:lvl w:ilvl="0" w:tplc="2D72D8C4">
      <w:start w:val="1"/>
      <w:numFmt w:val="bullet"/>
      <w:pStyle w:val="Prrafodelista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7B67002"/>
    <w:multiLevelType w:val="hybridMultilevel"/>
    <w:tmpl w:val="164EED72"/>
    <w:lvl w:ilvl="0" w:tplc="C2A25A86">
      <w:start w:val="1"/>
      <w:numFmt w:val="decimal"/>
      <w:lvlText w:val="Artículo %1."/>
      <w:lvlJc w:val="left"/>
      <w:pPr>
        <w:ind w:left="720" w:hanging="360"/>
      </w:pPr>
      <w:rPr>
        <w:rFonts w:hint="default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EC07E06"/>
    <w:multiLevelType w:val="multilevel"/>
    <w:tmpl w:val="FFDEAB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6" w15:restartNumberingAfterBreak="0">
    <w:nsid w:val="6FDB73DF"/>
    <w:multiLevelType w:val="multilevel"/>
    <w:tmpl w:val="0BAAFAB4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7" w15:restartNumberingAfterBreak="0">
    <w:nsid w:val="7B705364"/>
    <w:multiLevelType w:val="multilevel"/>
    <w:tmpl w:val="2F10C724"/>
    <w:lvl w:ilvl="0">
      <w:start w:val="1"/>
      <w:numFmt w:val="decimal"/>
      <w:lvlText w:val="Artículo %1. 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7E22233D"/>
    <w:multiLevelType w:val="hybridMultilevel"/>
    <w:tmpl w:val="81E0CE1C"/>
    <w:lvl w:ilvl="0" w:tplc="9F38C53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9"/>
  </w:num>
  <w:num w:numId="3">
    <w:abstractNumId w:val="6"/>
  </w:num>
  <w:num w:numId="4">
    <w:abstractNumId w:val="9"/>
  </w:num>
  <w:num w:numId="5">
    <w:abstractNumId w:val="9"/>
  </w:num>
  <w:num w:numId="6">
    <w:abstractNumId w:val="15"/>
  </w:num>
  <w:num w:numId="7">
    <w:abstractNumId w:val="2"/>
  </w:num>
  <w:num w:numId="8">
    <w:abstractNumId w:val="0"/>
  </w:num>
  <w:num w:numId="9">
    <w:abstractNumId w:val="17"/>
  </w:num>
  <w:num w:numId="10">
    <w:abstractNumId w:val="3"/>
  </w:num>
  <w:num w:numId="11">
    <w:abstractNumId w:val="14"/>
  </w:num>
  <w:num w:numId="12">
    <w:abstractNumId w:val="4"/>
  </w:num>
  <w:num w:numId="13">
    <w:abstractNumId w:val="4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16"/>
  </w:num>
  <w:num w:numId="20">
    <w:abstractNumId w:val="16"/>
  </w:num>
  <w:num w:numId="21">
    <w:abstractNumId w:val="10"/>
  </w:num>
  <w:num w:numId="22">
    <w:abstractNumId w:val="16"/>
  </w:num>
  <w:num w:numId="23">
    <w:abstractNumId w:val="7"/>
  </w:num>
  <w:num w:numId="24">
    <w:abstractNumId w:val="7"/>
  </w:num>
  <w:num w:numId="25">
    <w:abstractNumId w:val="7"/>
  </w:num>
  <w:num w:numId="26">
    <w:abstractNumId w:val="7"/>
  </w:num>
  <w:num w:numId="27">
    <w:abstractNumId w:val="7"/>
  </w:num>
  <w:num w:numId="28">
    <w:abstractNumId w:val="18"/>
  </w:num>
  <w:num w:numId="29">
    <w:abstractNumId w:val="11"/>
  </w:num>
  <w:num w:numId="30">
    <w:abstractNumId w:val="12"/>
  </w:num>
  <w:num w:numId="31">
    <w:abstractNumId w:val="12"/>
  </w:num>
  <w:num w:numId="32">
    <w:abstractNumId w:val="13"/>
  </w:num>
  <w:num w:numId="33">
    <w:abstractNumId w:val="1"/>
  </w:num>
  <w:num w:numId="34">
    <w:abstractNumId w:val="8"/>
  </w:num>
  <w:num w:numId="3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30BE"/>
    <w:rsid w:val="00002B71"/>
    <w:rsid w:val="000051B9"/>
    <w:rsid w:val="00052A19"/>
    <w:rsid w:val="000757EE"/>
    <w:rsid w:val="00080081"/>
    <w:rsid w:val="00093240"/>
    <w:rsid w:val="00121493"/>
    <w:rsid w:val="00142341"/>
    <w:rsid w:val="001C1B3F"/>
    <w:rsid w:val="001D0F25"/>
    <w:rsid w:val="001D29AE"/>
    <w:rsid w:val="001F637D"/>
    <w:rsid w:val="00204601"/>
    <w:rsid w:val="00240BDD"/>
    <w:rsid w:val="0024281F"/>
    <w:rsid w:val="00250D12"/>
    <w:rsid w:val="0025328C"/>
    <w:rsid w:val="002813BC"/>
    <w:rsid w:val="00285DE9"/>
    <w:rsid w:val="002D424B"/>
    <w:rsid w:val="002E0D87"/>
    <w:rsid w:val="00324C80"/>
    <w:rsid w:val="00355895"/>
    <w:rsid w:val="0036497A"/>
    <w:rsid w:val="0036772A"/>
    <w:rsid w:val="003A2B8A"/>
    <w:rsid w:val="003F0B3F"/>
    <w:rsid w:val="00407FD4"/>
    <w:rsid w:val="004241C9"/>
    <w:rsid w:val="00431305"/>
    <w:rsid w:val="00456CA1"/>
    <w:rsid w:val="00553868"/>
    <w:rsid w:val="005603B3"/>
    <w:rsid w:val="005D7C04"/>
    <w:rsid w:val="005E4145"/>
    <w:rsid w:val="00636A3F"/>
    <w:rsid w:val="00670FB7"/>
    <w:rsid w:val="006853EF"/>
    <w:rsid w:val="007001F4"/>
    <w:rsid w:val="00763CA4"/>
    <w:rsid w:val="007A4FC1"/>
    <w:rsid w:val="007B699B"/>
    <w:rsid w:val="008406E1"/>
    <w:rsid w:val="008D7D29"/>
    <w:rsid w:val="00903C2C"/>
    <w:rsid w:val="00971BA2"/>
    <w:rsid w:val="009C3D18"/>
    <w:rsid w:val="009D13A9"/>
    <w:rsid w:val="009D7201"/>
    <w:rsid w:val="00A51585"/>
    <w:rsid w:val="00A73043"/>
    <w:rsid w:val="00A97D64"/>
    <w:rsid w:val="00AC14A0"/>
    <w:rsid w:val="00AE5EAE"/>
    <w:rsid w:val="00AF75AB"/>
    <w:rsid w:val="00B34E30"/>
    <w:rsid w:val="00B35700"/>
    <w:rsid w:val="00BA2F58"/>
    <w:rsid w:val="00C10314"/>
    <w:rsid w:val="00C21020"/>
    <w:rsid w:val="00C54802"/>
    <w:rsid w:val="00C62D93"/>
    <w:rsid w:val="00CC0907"/>
    <w:rsid w:val="00CC30BE"/>
    <w:rsid w:val="00D31E3B"/>
    <w:rsid w:val="00D3756C"/>
    <w:rsid w:val="00D94A9C"/>
    <w:rsid w:val="00DD2A06"/>
    <w:rsid w:val="00E21FE0"/>
    <w:rsid w:val="00EA0934"/>
    <w:rsid w:val="00EB7E66"/>
    <w:rsid w:val="00EE1398"/>
    <w:rsid w:val="00F67F90"/>
    <w:rsid w:val="00F93E60"/>
    <w:rsid w:val="00FA35E2"/>
    <w:rsid w:val="00FE47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419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0939D0D"/>
  <w15:chartTrackingRefBased/>
  <w15:docId w15:val="{7C226954-2B08-4266-8D1B-9B70CD345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kern w:val="2"/>
        <w:sz w:val="22"/>
        <w:szCs w:val="22"/>
        <w:lang w:val="es-419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30BE"/>
    <w:pPr>
      <w:spacing w:after="120" w:line="240" w:lineRule="auto"/>
      <w:jc w:val="both"/>
    </w:pPr>
    <w:rPr>
      <w:rFonts w:ascii="Times New Roman" w:hAnsi="Times New Roman" w:cs="Times New Roman"/>
      <w:kern w:val="0"/>
      <w:sz w:val="24"/>
      <w:szCs w:val="24"/>
      <w:lang w:val="es-ES" w:eastAsia="es-ES"/>
      <w14:ligatures w14:val="none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B35700"/>
    <w:pPr>
      <w:keepNext/>
      <w:keepLines/>
      <w:spacing w:before="240" w:after="240" w:line="360" w:lineRule="auto"/>
      <w:jc w:val="center"/>
      <w:outlineLvl w:val="0"/>
    </w:pPr>
    <w:rPr>
      <w:rFonts w:eastAsiaTheme="majorEastAsia" w:cstheme="majorBidi"/>
      <w:b/>
      <w:kern w:val="2"/>
      <w:szCs w:val="32"/>
      <w14:ligatures w14:val="standardContextual"/>
    </w:rPr>
  </w:style>
  <w:style w:type="paragraph" w:styleId="Ttulo2">
    <w:name w:val="heading 2"/>
    <w:basedOn w:val="Normal"/>
    <w:next w:val="Normal"/>
    <w:link w:val="Ttulo2Car"/>
    <w:autoRedefine/>
    <w:uiPriority w:val="9"/>
    <w:unhideWhenUsed/>
    <w:qFormat/>
    <w:rsid w:val="00C62D93"/>
    <w:pPr>
      <w:keepNext/>
      <w:keepLines/>
      <w:numPr>
        <w:ilvl w:val="1"/>
        <w:numId w:val="27"/>
      </w:numPr>
      <w:spacing w:before="40" w:after="0"/>
      <w:outlineLvl w:val="1"/>
    </w:pPr>
    <w:rPr>
      <w:rFonts w:eastAsiaTheme="majorEastAsia" w:cstheme="majorBidi"/>
      <w:b/>
      <w:kern w:val="2"/>
      <w:szCs w:val="26"/>
      <w14:ligatures w14:val="standardContextual"/>
    </w:rPr>
  </w:style>
  <w:style w:type="paragraph" w:styleId="Ttulo3">
    <w:name w:val="heading 3"/>
    <w:basedOn w:val="Normal"/>
    <w:next w:val="Normal"/>
    <w:link w:val="Ttulo3Car"/>
    <w:autoRedefine/>
    <w:uiPriority w:val="9"/>
    <w:unhideWhenUsed/>
    <w:qFormat/>
    <w:rsid w:val="00C62D93"/>
    <w:pPr>
      <w:keepNext/>
      <w:keepLines/>
      <w:numPr>
        <w:ilvl w:val="2"/>
        <w:numId w:val="27"/>
      </w:numPr>
      <w:spacing w:before="40" w:after="0"/>
      <w:outlineLvl w:val="2"/>
    </w:pPr>
    <w:rPr>
      <w:rFonts w:eastAsiaTheme="majorEastAsia" w:cstheme="majorBidi"/>
      <w:b/>
      <w:kern w:val="2"/>
      <w14:ligatures w14:val="standardContextua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B35700"/>
    <w:rPr>
      <w:rFonts w:ascii="Times New Roman" w:eastAsiaTheme="majorEastAsia" w:hAnsi="Times New Roman" w:cstheme="majorBidi"/>
      <w:b/>
      <w:sz w:val="24"/>
      <w:szCs w:val="32"/>
      <w:lang w:val="es-ES" w:eastAsia="es-ES"/>
    </w:rPr>
  </w:style>
  <w:style w:type="paragraph" w:styleId="Descripcin">
    <w:name w:val="caption"/>
    <w:basedOn w:val="Normal"/>
    <w:next w:val="Normal"/>
    <w:autoRedefine/>
    <w:uiPriority w:val="35"/>
    <w:unhideWhenUsed/>
    <w:qFormat/>
    <w:rsid w:val="00A51585"/>
    <w:pPr>
      <w:keepNext/>
      <w:widowControl w:val="0"/>
      <w:autoSpaceDE w:val="0"/>
      <w:autoSpaceDN w:val="0"/>
      <w:spacing w:after="0" w:line="360" w:lineRule="auto"/>
      <w:jc w:val="left"/>
    </w:pPr>
    <w:rPr>
      <w:rFonts w:eastAsia="Arial MT" w:cs="Arial MT"/>
      <w:i/>
      <w:iCs/>
      <w:color w:val="000000" w:themeColor="text1"/>
      <w:szCs w:val="18"/>
    </w:rPr>
  </w:style>
  <w:style w:type="paragraph" w:styleId="NormalWeb">
    <w:name w:val="Normal (Web)"/>
    <w:basedOn w:val="Normal"/>
    <w:autoRedefine/>
    <w:uiPriority w:val="99"/>
    <w:unhideWhenUsed/>
    <w:rsid w:val="002E0D87"/>
    <w:pPr>
      <w:spacing w:before="100" w:beforeAutospacing="1" w:after="100" w:afterAutospacing="1" w:line="100" w:lineRule="atLeast"/>
    </w:pPr>
    <w:rPr>
      <w:lang w:eastAsia="es-PE"/>
    </w:rPr>
  </w:style>
  <w:style w:type="paragraph" w:styleId="Prrafodelista">
    <w:name w:val="List Paragraph"/>
    <w:aliases w:val="Fundamentacion,Titulo de Fígura,TITULO A,Viñeta,Cuadro 2-1,Bulleted List,Lista vistosa - Énfasis 11,Párrafo de lista2,Titulo parrafo,Punto,3,Iz - Párrafo de lista,Sivsa Parrafo,Footnote,List Paragraph1,Lista 123,Number List 1,titulo,Ha"/>
    <w:basedOn w:val="Normal"/>
    <w:link w:val="PrrafodelistaCar"/>
    <w:autoRedefine/>
    <w:uiPriority w:val="34"/>
    <w:qFormat/>
    <w:rsid w:val="00BA2F58"/>
    <w:pPr>
      <w:numPr>
        <w:numId w:val="32"/>
      </w:numPr>
      <w:spacing w:after="0"/>
      <w:contextualSpacing/>
      <w:jc w:val="left"/>
    </w:pPr>
    <w:rPr>
      <w:rFonts w:cstheme="minorBidi"/>
      <w:kern w:val="2"/>
      <w:szCs w:val="22"/>
      <w:lang w:val="es-419" w:eastAsia="en-US"/>
      <w14:ligatures w14:val="standardContextual"/>
    </w:rPr>
  </w:style>
  <w:style w:type="paragraph" w:styleId="Sinespaciado">
    <w:name w:val="No Spacing"/>
    <w:link w:val="SinespaciadoCar"/>
    <w:autoRedefine/>
    <w:uiPriority w:val="1"/>
    <w:qFormat/>
    <w:rsid w:val="00CC30BE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CC30BE"/>
    <w:rPr>
      <w:rFonts w:ascii="Times New Roman" w:hAnsi="Times New Roman"/>
      <w:sz w:val="24"/>
    </w:rPr>
  </w:style>
  <w:style w:type="paragraph" w:styleId="Ttulo">
    <w:name w:val="Title"/>
    <w:basedOn w:val="Normal"/>
    <w:next w:val="Normal"/>
    <w:link w:val="TtuloCar"/>
    <w:autoRedefine/>
    <w:uiPriority w:val="10"/>
    <w:qFormat/>
    <w:rsid w:val="00D3756C"/>
    <w:pPr>
      <w:contextualSpacing/>
    </w:pPr>
    <w:rPr>
      <w:rFonts w:eastAsiaTheme="majorEastAsia" w:cstheme="majorBidi"/>
      <w:spacing w:val="-10"/>
      <w:kern w:val="2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D3756C"/>
    <w:rPr>
      <w:rFonts w:ascii="Arial" w:eastAsiaTheme="majorEastAsia" w:hAnsi="Arial" w:cstheme="majorBidi"/>
      <w:spacing w:val="-10"/>
      <w:kern w:val="28"/>
      <w:sz w:val="24"/>
      <w:szCs w:val="56"/>
      <w:lang w:val="es-PE"/>
      <w14:ligatures w14:val="none"/>
    </w:rPr>
  </w:style>
  <w:style w:type="character" w:customStyle="1" w:styleId="Ttulo2Car">
    <w:name w:val="Título 2 Car"/>
    <w:basedOn w:val="Fuentedeprrafopredeter"/>
    <w:link w:val="Ttulo2"/>
    <w:uiPriority w:val="9"/>
    <w:rsid w:val="00C62D93"/>
    <w:rPr>
      <w:rFonts w:eastAsiaTheme="majorEastAsia" w:cstheme="majorBidi"/>
      <w:b/>
      <w:sz w:val="24"/>
      <w:szCs w:val="26"/>
      <w:lang w:val="es-ES" w:eastAsia="es-ES"/>
    </w:rPr>
  </w:style>
  <w:style w:type="character" w:customStyle="1" w:styleId="Ttulo3Car">
    <w:name w:val="Título 3 Car"/>
    <w:basedOn w:val="Fuentedeprrafopredeter"/>
    <w:link w:val="Ttulo3"/>
    <w:uiPriority w:val="9"/>
    <w:rsid w:val="00C62D93"/>
    <w:rPr>
      <w:rFonts w:eastAsiaTheme="majorEastAsia" w:cstheme="majorBidi"/>
      <w:b/>
      <w:sz w:val="24"/>
      <w:szCs w:val="24"/>
      <w:lang w:val="es-ES" w:eastAsia="es-ES"/>
    </w:rPr>
  </w:style>
  <w:style w:type="character" w:customStyle="1" w:styleId="PrrafodelistaCar">
    <w:name w:val="Párrafo de lista Car"/>
    <w:aliases w:val="Fundamentacion Car,Titulo de Fígura Car,TITULO A Car,Viñeta Car,Cuadro 2-1 Car,Bulleted List Car,Lista vistosa - Énfasis 11 Car,Párrafo de lista2 Car,Titulo parrafo Car,Punto Car,3 Car,Iz - Párrafo de lista Car,Sivsa Parrafo Car"/>
    <w:link w:val="Prrafodelista"/>
    <w:uiPriority w:val="34"/>
    <w:qFormat/>
    <w:locked/>
    <w:rsid w:val="00BA2F58"/>
    <w:rPr>
      <w:rFonts w:ascii="Times New Roman" w:hAnsi="Times New Roman"/>
      <w:sz w:val="24"/>
    </w:rPr>
  </w:style>
  <w:style w:type="paragraph" w:styleId="TDC1">
    <w:name w:val="toc 1"/>
    <w:basedOn w:val="Normal"/>
    <w:next w:val="Normal"/>
    <w:autoRedefine/>
    <w:uiPriority w:val="39"/>
    <w:unhideWhenUsed/>
    <w:rsid w:val="00B35700"/>
    <w:pPr>
      <w:spacing w:after="0" w:line="360" w:lineRule="auto"/>
      <w:jc w:val="left"/>
    </w:pPr>
    <w:rPr>
      <w:rFonts w:eastAsiaTheme="minorHAnsi" w:cstheme="majorHAnsi"/>
      <w:bCs/>
      <w:caps/>
      <w:lang w:eastAsia="en-US"/>
    </w:rPr>
  </w:style>
  <w:style w:type="character" w:styleId="Hipervnculo">
    <w:name w:val="Hyperlink"/>
    <w:basedOn w:val="Fuentedeprrafopredeter"/>
    <w:uiPriority w:val="99"/>
    <w:unhideWhenUsed/>
    <w:rsid w:val="00CC30BE"/>
    <w:rPr>
      <w:rFonts w:ascii="Times New Roman" w:hAnsi="Times New Roman"/>
      <w:color w:val="auto"/>
      <w:sz w:val="24"/>
      <w:u w:val="single"/>
      <w:bdr w:val="none" w:sz="0" w:space="0" w:color="auto"/>
    </w:rPr>
  </w:style>
  <w:style w:type="paragraph" w:styleId="TDC3">
    <w:name w:val="toc 3"/>
    <w:basedOn w:val="Normal"/>
    <w:next w:val="Normal"/>
    <w:autoRedefine/>
    <w:uiPriority w:val="39"/>
    <w:unhideWhenUsed/>
    <w:rsid w:val="005E4145"/>
    <w:pPr>
      <w:tabs>
        <w:tab w:val="left" w:pos="960"/>
        <w:tab w:val="right" w:leader="dot" w:pos="8777"/>
      </w:tabs>
      <w:spacing w:after="0"/>
      <w:jc w:val="left"/>
    </w:pPr>
    <w:rPr>
      <w:rFonts w:eastAsiaTheme="minorHAnsi" w:cstheme="minorHAnsi"/>
      <w:noProof/>
      <w:szCs w:val="20"/>
      <w:lang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CC30BE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kern w:val="0"/>
      <w:sz w:val="32"/>
      <w:lang w:val="es-419" w:eastAsia="es-419"/>
      <w14:ligatures w14:val="none"/>
    </w:rPr>
  </w:style>
  <w:style w:type="paragraph" w:styleId="TDC2">
    <w:name w:val="toc 2"/>
    <w:basedOn w:val="Normal"/>
    <w:next w:val="Normal"/>
    <w:autoRedefine/>
    <w:uiPriority w:val="39"/>
    <w:unhideWhenUsed/>
    <w:rsid w:val="00CC30BE"/>
    <w:pPr>
      <w:tabs>
        <w:tab w:val="left" w:pos="880"/>
        <w:tab w:val="right" w:leader="dot" w:pos="8777"/>
      </w:tabs>
      <w:spacing w:after="0" w:line="360" w:lineRule="auto"/>
    </w:pPr>
  </w:style>
  <w:style w:type="paragraph" w:styleId="Piedepgina">
    <w:name w:val="footer"/>
    <w:basedOn w:val="Normal"/>
    <w:link w:val="PiedepginaCar"/>
    <w:uiPriority w:val="99"/>
    <w:unhideWhenUsed/>
    <w:rsid w:val="00670FB7"/>
    <w:pPr>
      <w:tabs>
        <w:tab w:val="center" w:pos="4252"/>
        <w:tab w:val="right" w:pos="8504"/>
      </w:tabs>
      <w:spacing w:after="0"/>
      <w:jc w:val="left"/>
    </w:pPr>
    <w:rPr>
      <w:rFonts w:ascii="Arial" w:eastAsiaTheme="minorHAnsi" w:hAnsi="Arial" w:cstheme="minorBidi"/>
      <w:szCs w:val="22"/>
      <w:lang w:eastAsia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670FB7"/>
    <w:rPr>
      <w:rFonts w:ascii="Arial" w:eastAsiaTheme="minorHAnsi" w:hAnsi="Arial"/>
      <w:kern w:val="0"/>
      <w:sz w:val="24"/>
      <w:lang w:val="es-ES"/>
      <w14:ligatures w14:val="none"/>
    </w:rPr>
  </w:style>
  <w:style w:type="table" w:styleId="Tablaconcuadrcula">
    <w:name w:val="Table Grid"/>
    <w:basedOn w:val="Tablanormal"/>
    <w:uiPriority w:val="39"/>
    <w:rsid w:val="00A97D64"/>
    <w:pPr>
      <w:spacing w:after="0" w:line="240" w:lineRule="auto"/>
    </w:pPr>
    <w:rPr>
      <w:rFonts w:eastAsiaTheme="minorHAnsi"/>
      <w:kern w:val="0"/>
      <w:lang w:val="es-P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FIA">
    <w:name w:val="BIBLIOGRAFIA"/>
    <w:basedOn w:val="Sinespaciado"/>
    <w:link w:val="BIBLIOGRAFIACar"/>
    <w:qFormat/>
    <w:rsid w:val="00AE5EAE"/>
    <w:pPr>
      <w:spacing w:line="360" w:lineRule="auto"/>
      <w:ind w:left="720" w:hanging="720"/>
      <w:jc w:val="both"/>
    </w:pPr>
    <w:rPr>
      <w:rFonts w:eastAsiaTheme="minorHAnsi" w:cs="Times New Roman"/>
      <w:kern w:val="0"/>
      <w:szCs w:val="24"/>
      <w:lang w:val="es-PE"/>
      <w14:ligatures w14:val="none"/>
    </w:rPr>
  </w:style>
  <w:style w:type="character" w:customStyle="1" w:styleId="BIBLIOGRAFIACar">
    <w:name w:val="BIBLIOGRAFIA Car"/>
    <w:basedOn w:val="Fuentedeprrafopredeter"/>
    <w:link w:val="BIBLIOGRAFIA"/>
    <w:rsid w:val="00AE5EAE"/>
    <w:rPr>
      <w:rFonts w:ascii="Times New Roman" w:eastAsiaTheme="minorHAnsi" w:hAnsi="Times New Roman" w:cs="Times New Roman"/>
      <w:kern w:val="0"/>
      <w:sz w:val="24"/>
      <w:szCs w:val="24"/>
      <w:lang w:val="es-PE"/>
      <w14:ligatures w14:val="none"/>
    </w:rPr>
  </w:style>
  <w:style w:type="paragraph" w:styleId="Tabladeilustraciones">
    <w:name w:val="table of figures"/>
    <w:basedOn w:val="Normal"/>
    <w:next w:val="Normal"/>
    <w:uiPriority w:val="99"/>
    <w:unhideWhenUsed/>
    <w:rsid w:val="00AF75AB"/>
    <w:pPr>
      <w:spacing w:after="0"/>
    </w:pPr>
  </w:style>
  <w:style w:type="paragraph" w:styleId="Encabezado">
    <w:name w:val="header"/>
    <w:basedOn w:val="Normal"/>
    <w:link w:val="EncabezadoCar"/>
    <w:uiPriority w:val="99"/>
    <w:unhideWhenUsed/>
    <w:rsid w:val="007B699B"/>
    <w:pPr>
      <w:tabs>
        <w:tab w:val="center" w:pos="4252"/>
        <w:tab w:val="right" w:pos="8504"/>
      </w:tabs>
      <w:spacing w:after="0"/>
    </w:pPr>
  </w:style>
  <w:style w:type="character" w:customStyle="1" w:styleId="EncabezadoCar">
    <w:name w:val="Encabezado Car"/>
    <w:basedOn w:val="Fuentedeprrafopredeter"/>
    <w:link w:val="Encabezado"/>
    <w:uiPriority w:val="99"/>
    <w:rsid w:val="007B699B"/>
    <w:rPr>
      <w:rFonts w:ascii="Times New Roman" w:hAnsi="Times New Roman" w:cs="Times New Roman"/>
      <w:kern w:val="0"/>
      <w:sz w:val="24"/>
      <w:szCs w:val="24"/>
      <w:lang w:val="es-ES" w:eastAsia="es-E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75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2.xml"/><Relationship Id="rId18" Type="http://schemas.openxmlformats.org/officeDocument/2006/relationships/image" Target="media/image7.pn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07/relationships/hdphoto" Target="media/hdphoto1.wdp"/><Relationship Id="rId7" Type="http://schemas.openxmlformats.org/officeDocument/2006/relationships/endnotes" Target="endnotes.xml"/><Relationship Id="rId12" Type="http://schemas.openxmlformats.org/officeDocument/2006/relationships/chart" Target="charts/chart1.xml"/><Relationship Id="rId17" Type="http://schemas.openxmlformats.org/officeDocument/2006/relationships/image" Target="media/image6.pn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ortal.unaj.edu.pe/sites/default/files/2024-06/RCCO-N%C2%B0-399-2024-CCO%20-%20UNAJ.pdf" TargetMode="Externa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microsoft.com/office/2007/relationships/hdphoto" Target="media/hdphoto2.wdp"/><Relationship Id="rId28" Type="http://schemas.openxmlformats.org/officeDocument/2006/relationships/glossaryDocument" Target="glossary/document.xml"/><Relationship Id="rId10" Type="http://schemas.openxmlformats.org/officeDocument/2006/relationships/hyperlink" Target="file:///D:\Escritorio\ASISTENTE%20UNAJ%202025\FORMATOS%20-%202025\FORT_INF_FINAL_2025_II_OF%20V.001.docx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3.png"/><Relationship Id="rId22" Type="http://schemas.openxmlformats.org/officeDocument/2006/relationships/image" Target="media/image10.png"/><Relationship Id="rId27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Libro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Escritorio\ASISTENTE%20UNAJ%202025\FORMATOS%20-%202025\DATOS%20DE%20SATISFACC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E$5:$E$6</c:f>
              <c:strCache>
                <c:ptCount val="2"/>
                <c:pt idx="0">
                  <c:v>Pretest</c:v>
                </c:pt>
                <c:pt idx="1">
                  <c:v>Frecuencia</c:v>
                </c:pt>
              </c:strCache>
            </c:strRef>
          </c:tx>
          <c:spPr>
            <a:gradFill rotWithShape="1">
              <a:gsLst>
                <a:gs pos="0">
                  <a:schemeClr val="accent6">
                    <a:satMod val="103000"/>
                    <a:lumMod val="102000"/>
                    <a:tint val="94000"/>
                  </a:schemeClr>
                </a:gs>
                <a:gs pos="50000">
                  <a:schemeClr val="accent6">
                    <a:satMod val="110000"/>
                    <a:lumMod val="100000"/>
                    <a:shade val="100000"/>
                  </a:schemeClr>
                </a:gs>
                <a:gs pos="100000">
                  <a:schemeClr val="accent6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strRef>
              <c:f>Hoja1!$D$7:$D$12</c:f>
              <c:strCache>
                <c:ptCount val="6"/>
                <c:pt idx="0">
                  <c:v>Muy negativo</c:v>
                </c:pt>
                <c:pt idx="1">
                  <c:v>Negativo</c:v>
                </c:pt>
                <c:pt idx="2">
                  <c:v>Neutro</c:v>
                </c:pt>
                <c:pt idx="3">
                  <c:v>Positivo</c:v>
                </c:pt>
                <c:pt idx="4">
                  <c:v>Muy positivo</c:v>
                </c:pt>
                <c:pt idx="5">
                  <c:v>Total</c:v>
                </c:pt>
              </c:strCache>
            </c:strRef>
          </c:cat>
          <c:val>
            <c:numRef>
              <c:f>Hoja1!$E$7:$E$12</c:f>
              <c:numCache>
                <c:formatCode>General</c:formatCode>
                <c:ptCount val="6"/>
                <c:pt idx="0">
                  <c:v>6</c:v>
                </c:pt>
                <c:pt idx="1">
                  <c:v>53</c:v>
                </c:pt>
                <c:pt idx="2">
                  <c:v>123</c:v>
                </c:pt>
                <c:pt idx="3">
                  <c:v>110</c:v>
                </c:pt>
                <c:pt idx="4">
                  <c:v>43</c:v>
                </c:pt>
                <c:pt idx="5">
                  <c:v>3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8A6-4C0B-AE41-89C4B6AA05C7}"/>
            </c:ext>
          </c:extLst>
        </c:ser>
        <c:ser>
          <c:idx val="1"/>
          <c:order val="1"/>
          <c:tx>
            <c:strRef>
              <c:f>Hoja1!$F$5:$F$6</c:f>
              <c:strCache>
                <c:ptCount val="2"/>
                <c:pt idx="0">
                  <c:v>Pretest</c:v>
                </c:pt>
                <c:pt idx="1">
                  <c:v>Porcentaje</c:v>
                </c:pt>
              </c:strCache>
            </c:strRef>
          </c:tx>
          <c:spPr>
            <a:gradFill rotWithShape="1">
              <a:gsLst>
                <a:gs pos="0">
                  <a:schemeClr val="accent5">
                    <a:satMod val="103000"/>
                    <a:lumMod val="102000"/>
                    <a:tint val="94000"/>
                  </a:schemeClr>
                </a:gs>
                <a:gs pos="50000">
                  <a:schemeClr val="accent5">
                    <a:satMod val="110000"/>
                    <a:lumMod val="100000"/>
                    <a:shade val="100000"/>
                  </a:schemeClr>
                </a:gs>
                <a:gs pos="100000">
                  <a:schemeClr val="accent5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strRef>
              <c:f>Hoja1!$D$7:$D$12</c:f>
              <c:strCache>
                <c:ptCount val="6"/>
                <c:pt idx="0">
                  <c:v>Muy negativo</c:v>
                </c:pt>
                <c:pt idx="1">
                  <c:v>Negativo</c:v>
                </c:pt>
                <c:pt idx="2">
                  <c:v>Neutro</c:v>
                </c:pt>
                <c:pt idx="3">
                  <c:v>Positivo</c:v>
                </c:pt>
                <c:pt idx="4">
                  <c:v>Muy positivo</c:v>
                </c:pt>
                <c:pt idx="5">
                  <c:v>Total</c:v>
                </c:pt>
              </c:strCache>
            </c:strRef>
          </c:cat>
          <c:val>
            <c:numRef>
              <c:f>Hoja1!$F$7:$F$12</c:f>
              <c:numCache>
                <c:formatCode>0%</c:formatCode>
                <c:ptCount val="6"/>
                <c:pt idx="0">
                  <c:v>1.7910447761194031E-2</c:v>
                </c:pt>
                <c:pt idx="1">
                  <c:v>0.15820895522388059</c:v>
                </c:pt>
                <c:pt idx="2">
                  <c:v>0.36716417910447763</c:v>
                </c:pt>
                <c:pt idx="3">
                  <c:v>0.32835820895522388</c:v>
                </c:pt>
                <c:pt idx="4">
                  <c:v>0.12835820895522387</c:v>
                </c:pt>
                <c:pt idx="5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8A6-4C0B-AE41-89C4B6AA05C7}"/>
            </c:ext>
          </c:extLst>
        </c:ser>
        <c:ser>
          <c:idx val="2"/>
          <c:order val="2"/>
          <c:tx>
            <c:strRef>
              <c:f>Hoja1!$G$5:$G$6</c:f>
              <c:strCache>
                <c:ptCount val="2"/>
                <c:pt idx="0">
                  <c:v>Postest</c:v>
                </c:pt>
                <c:pt idx="1">
                  <c:v>Frecuencia</c:v>
                </c:pt>
              </c:strCache>
            </c:strRef>
          </c:tx>
          <c:spPr>
            <a:gradFill rotWithShape="1">
              <a:gsLst>
                <a:gs pos="0">
                  <a:schemeClr val="accent4">
                    <a:satMod val="103000"/>
                    <a:lumMod val="102000"/>
                    <a:tint val="94000"/>
                  </a:schemeClr>
                </a:gs>
                <a:gs pos="50000">
                  <a:schemeClr val="accent4">
                    <a:satMod val="110000"/>
                    <a:lumMod val="100000"/>
                    <a:shade val="100000"/>
                  </a:schemeClr>
                </a:gs>
                <a:gs pos="100000">
                  <a:schemeClr val="accent4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trendline>
            <c:spPr>
              <a:ln w="19050" cap="rnd">
                <a:solidFill>
                  <a:schemeClr val="accent4"/>
                </a:solidFill>
                <a:prstDash val="sysDash"/>
              </a:ln>
              <a:effectLst/>
            </c:spPr>
            <c:trendlineType val="exp"/>
            <c:dispRSqr val="0"/>
            <c:dispEq val="0"/>
          </c:trendline>
          <c:cat>
            <c:strRef>
              <c:f>Hoja1!$D$7:$D$12</c:f>
              <c:strCache>
                <c:ptCount val="6"/>
                <c:pt idx="0">
                  <c:v>Muy negativo</c:v>
                </c:pt>
                <c:pt idx="1">
                  <c:v>Negativo</c:v>
                </c:pt>
                <c:pt idx="2">
                  <c:v>Neutro</c:v>
                </c:pt>
                <c:pt idx="3">
                  <c:v>Positivo</c:v>
                </c:pt>
                <c:pt idx="4">
                  <c:v>Muy positivo</c:v>
                </c:pt>
                <c:pt idx="5">
                  <c:v>Total</c:v>
                </c:pt>
              </c:strCache>
            </c:strRef>
          </c:cat>
          <c:val>
            <c:numRef>
              <c:f>Hoja1!$G$7:$G$12</c:f>
              <c:numCache>
                <c:formatCode>General</c:formatCode>
                <c:ptCount val="6"/>
                <c:pt idx="0">
                  <c:v>4</c:v>
                </c:pt>
                <c:pt idx="1">
                  <c:v>30</c:v>
                </c:pt>
                <c:pt idx="2">
                  <c:v>50</c:v>
                </c:pt>
                <c:pt idx="3">
                  <c:v>122</c:v>
                </c:pt>
                <c:pt idx="4">
                  <c:v>129</c:v>
                </c:pt>
                <c:pt idx="5">
                  <c:v>3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D8A6-4C0B-AE41-89C4B6AA05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391873440"/>
        <c:axId val="1391870528"/>
      </c:barChart>
      <c:lineChart>
        <c:grouping val="standard"/>
        <c:varyColors val="0"/>
        <c:ser>
          <c:idx val="3"/>
          <c:order val="3"/>
          <c:tx>
            <c:strRef>
              <c:f>Hoja1!$H$5:$H$6</c:f>
              <c:strCache>
                <c:ptCount val="2"/>
                <c:pt idx="0">
                  <c:v>Postest</c:v>
                </c:pt>
                <c:pt idx="1">
                  <c:v>Porcentaje</c:v>
                </c:pt>
              </c:strCache>
            </c:strRef>
          </c:tx>
          <c:spPr>
            <a:ln w="31750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cat>
            <c:strRef>
              <c:f>Hoja1!$D$7:$D$12</c:f>
              <c:strCache>
                <c:ptCount val="6"/>
                <c:pt idx="0">
                  <c:v>Muy negativo</c:v>
                </c:pt>
                <c:pt idx="1">
                  <c:v>Negativo</c:v>
                </c:pt>
                <c:pt idx="2">
                  <c:v>Neutro</c:v>
                </c:pt>
                <c:pt idx="3">
                  <c:v>Positivo</c:v>
                </c:pt>
                <c:pt idx="4">
                  <c:v>Muy positivo</c:v>
                </c:pt>
                <c:pt idx="5">
                  <c:v>Total</c:v>
                </c:pt>
              </c:strCache>
            </c:strRef>
          </c:cat>
          <c:val>
            <c:numRef>
              <c:f>Hoja1!$H$7:$H$12</c:f>
              <c:numCache>
                <c:formatCode>0%</c:formatCode>
                <c:ptCount val="6"/>
                <c:pt idx="0">
                  <c:v>1.1940298507462687E-2</c:v>
                </c:pt>
                <c:pt idx="1">
                  <c:v>8.9552238805970144E-2</c:v>
                </c:pt>
                <c:pt idx="2">
                  <c:v>0.14925373134328357</c:v>
                </c:pt>
                <c:pt idx="3">
                  <c:v>0.36417910447761193</c:v>
                </c:pt>
                <c:pt idx="4">
                  <c:v>0.38507462686567162</c:v>
                </c:pt>
                <c:pt idx="5">
                  <c:v>0.9999999999999998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D8A6-4C0B-AE41-89C4B6AA05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392478704"/>
        <c:axId val="1392479952"/>
      </c:lineChart>
      <c:catAx>
        <c:axId val="13918734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2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s-419"/>
          </a:p>
        </c:txPr>
        <c:crossAx val="1391870528"/>
        <c:crosses val="autoZero"/>
        <c:auto val="1"/>
        <c:lblAlgn val="ctr"/>
        <c:lblOffset val="100"/>
        <c:noMultiLvlLbl val="0"/>
      </c:catAx>
      <c:valAx>
        <c:axId val="13918705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2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s-419"/>
          </a:p>
        </c:txPr>
        <c:crossAx val="1391873440"/>
        <c:crosses val="autoZero"/>
        <c:crossBetween val="between"/>
      </c:valAx>
      <c:valAx>
        <c:axId val="1392479952"/>
        <c:scaling>
          <c:orientation val="minMax"/>
        </c:scaling>
        <c:delete val="0"/>
        <c:axPos val="r"/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s-419"/>
          </a:p>
        </c:txPr>
        <c:crossAx val="1392478704"/>
        <c:crosses val="max"/>
        <c:crossBetween val="between"/>
      </c:valAx>
      <c:catAx>
        <c:axId val="1392478704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1392479952"/>
        <c:crosses val="autoZero"/>
        <c:auto val="1"/>
        <c:lblAlgn val="ctr"/>
        <c:lblOffset val="100"/>
        <c:noMultiLvlLbl val="0"/>
      </c:catAx>
      <c:spPr>
        <a:noFill/>
        <a:ln>
          <a:noFill/>
        </a:ln>
        <a:effectLst/>
      </c:spPr>
    </c:plotArea>
    <c:legend>
      <c:legendPos val="b"/>
      <c:legendEntry>
        <c:idx val="1"/>
        <c:delete val="1"/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s-419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2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s-419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Hoja1!$E$21:$E$22</c:f>
              <c:strCache>
                <c:ptCount val="2"/>
                <c:pt idx="0">
                  <c:v>Femenino </c:v>
                </c:pt>
                <c:pt idx="1">
                  <c:v>N°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s-419"/>
              </a:p>
            </c:txPr>
            <c:dLblPos val="inBase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Hoja1!$D$23:$D$27</c:f>
              <c:strCache>
                <c:ptCount val="5"/>
                <c:pt idx="0">
                  <c:v>Insatisfecho </c:v>
                </c:pt>
                <c:pt idx="1">
                  <c:v>Poco Satisfecho </c:v>
                </c:pt>
                <c:pt idx="2">
                  <c:v>Satisfecho </c:v>
                </c:pt>
                <c:pt idx="3">
                  <c:v>Muy satisfecho </c:v>
                </c:pt>
                <c:pt idx="4">
                  <c:v>Total </c:v>
                </c:pt>
              </c:strCache>
            </c:strRef>
          </c:cat>
          <c:val>
            <c:numRef>
              <c:f>Hoja1!$E$23:$E$27</c:f>
              <c:numCache>
                <c:formatCode>General</c:formatCode>
                <c:ptCount val="5"/>
                <c:pt idx="0">
                  <c:v>15</c:v>
                </c:pt>
                <c:pt idx="1">
                  <c:v>12</c:v>
                </c:pt>
                <c:pt idx="2">
                  <c:v>35</c:v>
                </c:pt>
                <c:pt idx="3">
                  <c:v>50</c:v>
                </c:pt>
                <c:pt idx="4">
                  <c:v>1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CF2-4667-85F2-AEFDA1151318}"/>
            </c:ext>
          </c:extLst>
        </c:ser>
        <c:ser>
          <c:idx val="1"/>
          <c:order val="1"/>
          <c:tx>
            <c:strRef>
              <c:f>Hoja1!$F$21:$F$22</c:f>
              <c:strCache>
                <c:ptCount val="2"/>
                <c:pt idx="0">
                  <c:v>Masculino </c:v>
                </c:pt>
                <c:pt idx="1">
                  <c:v>N°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s-419"/>
              </a:p>
            </c:txPr>
            <c:dLblPos val="inBase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Hoja1!$D$23:$D$27</c:f>
              <c:strCache>
                <c:ptCount val="5"/>
                <c:pt idx="0">
                  <c:v>Insatisfecho </c:v>
                </c:pt>
                <c:pt idx="1">
                  <c:v>Poco Satisfecho </c:v>
                </c:pt>
                <c:pt idx="2">
                  <c:v>Satisfecho </c:v>
                </c:pt>
                <c:pt idx="3">
                  <c:v>Muy satisfecho </c:v>
                </c:pt>
                <c:pt idx="4">
                  <c:v>Total </c:v>
                </c:pt>
              </c:strCache>
            </c:strRef>
          </c:cat>
          <c:val>
            <c:numRef>
              <c:f>Hoja1!$F$23:$F$27</c:f>
              <c:numCache>
                <c:formatCode>General</c:formatCode>
                <c:ptCount val="5"/>
                <c:pt idx="0">
                  <c:v>10</c:v>
                </c:pt>
                <c:pt idx="1">
                  <c:v>9</c:v>
                </c:pt>
                <c:pt idx="2">
                  <c:v>20</c:v>
                </c:pt>
                <c:pt idx="3">
                  <c:v>35</c:v>
                </c:pt>
                <c:pt idx="4">
                  <c:v>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CF2-4667-85F2-AEFDA1151318}"/>
            </c:ext>
          </c:extLst>
        </c:ser>
        <c:dLbls>
          <c:dLblPos val="inBase"/>
          <c:showLegendKey val="0"/>
          <c:showVal val="1"/>
          <c:showCatName val="0"/>
          <c:showSerName val="0"/>
          <c:showPercent val="0"/>
          <c:showBubbleSize val="0"/>
        </c:dLbls>
        <c:gapWidth val="150"/>
        <c:overlap val="100"/>
        <c:axId val="1554904384"/>
        <c:axId val="1554903968"/>
      </c:barChart>
      <c:catAx>
        <c:axId val="155490438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s-419"/>
          </a:p>
        </c:txPr>
        <c:crossAx val="1554903968"/>
        <c:crosses val="autoZero"/>
        <c:auto val="1"/>
        <c:lblAlgn val="ctr"/>
        <c:lblOffset val="100"/>
        <c:noMultiLvlLbl val="0"/>
      </c:catAx>
      <c:valAx>
        <c:axId val="155490396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s-419"/>
          </a:p>
        </c:txPr>
        <c:crossAx val="15549043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s-419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s-419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3">
  <a:schemeClr val="accent6"/>
  <a:schemeClr val="accent5"/>
  <a:schemeClr val="accent4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3">
  <a:schemeClr val="accent6"/>
  <a:schemeClr val="accent5"/>
  <a:schemeClr val="accent4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26">
  <cs:axisTitle>
    <cs:lnRef idx="0"/>
    <cs:fillRef idx="0"/>
    <cs:effectRef idx="0"/>
    <cs:fontRef idx="minor">
      <a:schemeClr val="tx2"/>
    </cs:fontRef>
    <cs:defRPr sz="900" b="1" kern="1200"/>
  </cs:axisTitle>
  <cs:category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2"/>
    </cs:fontRef>
    <cs:defRPr sz="900" kern="1200"/>
  </cs:dataLabel>
  <cs:dataLabelCallout>
    <cs:lnRef idx="0"/>
    <cs:fillRef idx="0"/>
    <cs:effectRef idx="0"/>
    <cs:fontRef idx="minor">
      <a:schemeClr val="dk2">
        <a:lumMod val="7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2"/>
    <cs:fontRef idx="minor">
      <a:schemeClr val="tx2"/>
    </cs:fontRef>
  </cs:dataPoint>
  <cs:dataPoint3D>
    <cs:lnRef idx="0"/>
    <cs:fillRef idx="3">
      <cs:styleClr val="auto"/>
    </cs:fillRef>
    <cs:effectRef idx="2"/>
    <cs:fontRef idx="minor">
      <a:schemeClr val="tx2"/>
    </cs:fontRef>
  </cs:dataPoint3D>
  <cs:dataPointLine>
    <cs:lnRef idx="0">
      <cs:styleClr val="auto"/>
    </cs:lnRef>
    <cs:fillRef idx="3"/>
    <cs:effectRef idx="2"/>
    <cs:fontRef idx="minor">
      <a:schemeClr val="tx2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3">
      <cs:styleClr val="auto"/>
    </cs:fillRef>
    <cs:effectRef idx="2"/>
    <cs:fontRef idx="minor">
      <a:schemeClr val="tx2"/>
    </cs:fontRef>
    <cs:spPr>
      <a:ln w="12700">
        <a:solidFill>
          <a:schemeClr val="lt2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2"/>
    <cs:fontRef idx="minor">
      <a:schemeClr val="tx2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2"/>
    </cs:fontRef>
    <cs:spPr>
      <a:ln w="9525">
        <a:solidFill>
          <a:schemeClr val="tx2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2"/>
    </cs:fontRef>
    <cs:spPr>
      <a:ln w="9525">
        <a:solidFill>
          <a:schemeClr val="dk1">
            <a:lumMod val="75000"/>
            <a:lumOff val="2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tx2"/>
    </cs:fontRef>
    <cs:spPr>
      <a:ln w="9525">
        <a:solidFill>
          <a:schemeClr val="tx2">
            <a:lumMod val="75000"/>
          </a:schemeClr>
        </a:solidFill>
        <a:round/>
      </a:ln>
    </cs:spPr>
  </cs:errorBar>
  <cs:floor>
    <cs:lnRef idx="0"/>
    <cs:fillRef idx="0"/>
    <cs:effectRef idx="0"/>
    <cs:fontRef idx="minor">
      <a:schemeClr val="tx2"/>
    </cs:fontRef>
  </cs:floor>
  <cs:gridlineMajor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2"/>
    </cs:fontRef>
    <cs:spPr>
      <a:ln>
        <a:solidFill>
          <a:schemeClr val="tx2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tx2"/>
    </cs:fontRef>
    <cs:spPr>
      <a:ln w="9525">
        <a:solidFill>
          <a:schemeClr val="dk1">
            <a:lumMod val="75000"/>
            <a:lumOff val="25000"/>
          </a:schemeClr>
        </a:solidFill>
      </a:ln>
    </cs:spPr>
  </cs:hiLoLine>
  <cs:leader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2"/>
    </cs:fontRef>
    <cs:defRPr sz="900" kern="1200"/>
  </cs:legend>
  <cs:plotArea>
    <cs:lnRef idx="0"/>
    <cs:fillRef idx="0"/>
    <cs:effectRef idx="0"/>
    <cs:fontRef idx="minor">
      <a:schemeClr val="tx2"/>
    </cs:fontRef>
  </cs:plotArea>
  <cs:plotArea3D>
    <cs:lnRef idx="0"/>
    <cs:fillRef idx="0"/>
    <cs:effectRef idx="0"/>
    <cs:fontRef idx="minor">
      <a:schemeClr val="tx2"/>
    </cs:fontRef>
  </cs:plotArea3D>
  <cs:series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2"/>
    </cs:fontRef>
    <cs:defRPr sz="1600" b="1" kern="1200"/>
  </cs:title>
  <cs:trendline>
    <cs:lnRef idx="0">
      <cs:styleClr val="auto"/>
    </cs:lnRef>
    <cs:fillRef idx="0"/>
    <cs:effectRef idx="0"/>
    <cs:fontRef idx="minor">
      <a:schemeClr val="tx2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2"/>
    </cs:fontRef>
    <cs:defRPr sz="900" kern="1200"/>
  </cs:trendlineLabel>
  <cs:upBar>
    <cs:lnRef idx="0"/>
    <cs:fillRef idx="0"/>
    <cs:effectRef idx="0"/>
    <cs:fontRef idx="minor">
      <a:schemeClr val="tx2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2"/>
    </cs:fontRef>
    <cs:defRPr sz="900" kern="1200"/>
  </cs:valueAxis>
  <cs:wall>
    <cs:lnRef idx="0"/>
    <cs:fillRef idx="0"/>
    <cs:effectRef idx="0"/>
    <cs:fontRef idx="minor">
      <a:schemeClr val="tx2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15AAD12F3EE4099902825A0EA0C040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42ECD5-E673-4593-943B-12F9AD56EC29}"/>
      </w:docPartPr>
      <w:docPartBody>
        <w:p w:rsidR="00320C19" w:rsidRDefault="005E3C66" w:rsidP="005E3C66">
          <w:pPr>
            <w:pStyle w:val="115AAD12F3EE4099902825A0EA0C0406"/>
          </w:pPr>
          <w:r>
            <w:t>Cuadro de matriz de consistencia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MT">
    <w:altName w:val="Arial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3C66"/>
    <w:rsid w:val="00120FCA"/>
    <w:rsid w:val="00171E4B"/>
    <w:rsid w:val="00311DBA"/>
    <w:rsid w:val="00320C19"/>
    <w:rsid w:val="00383957"/>
    <w:rsid w:val="005E3C66"/>
    <w:rsid w:val="00AA5C8F"/>
    <w:rsid w:val="00AB6C56"/>
    <w:rsid w:val="00C70094"/>
    <w:rsid w:val="00FC4C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419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419" w:eastAsia="es-419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115AAD12F3EE4099902825A0EA0C0406">
    <w:name w:val="115AAD12F3EE4099902825A0EA0C0406"/>
    <w:rsid w:val="005E3C6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895485-C5B8-4230-A55D-B29A776AB6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9</TotalTime>
  <Pages>27</Pages>
  <Words>2948</Words>
  <Characters>16216</Characters>
  <Application>Microsoft Office Word</Application>
  <DocSecurity>0</DocSecurity>
  <Lines>135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reccion de Proyeccion Social y Extension Cultural</dc:creator>
  <cp:keywords/>
  <dc:description/>
  <cp:lastModifiedBy>Direccion de Proyeccion Social y Extension Cultural</cp:lastModifiedBy>
  <cp:revision>13</cp:revision>
  <dcterms:created xsi:type="dcterms:W3CDTF">2025-08-21T14:40:00Z</dcterms:created>
  <dcterms:modified xsi:type="dcterms:W3CDTF">2025-09-10T17:24:00Z</dcterms:modified>
</cp:coreProperties>
</file>